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053A01F4" w14:textId="77777777" w:rsidR="00B93196" w:rsidRDefault="00B93196">
      <w:pPr>
        <w:pStyle w:val="TitlePage"/>
      </w:pPr>
      <w:commentRangeStart w:id="0"/>
    </w:p>
    <w:p w14:paraId="1D69938F" w14:textId="46EDE585" w:rsidR="00B93196" w:rsidRDefault="00745446">
      <w:pPr>
        <w:pStyle w:val="TitlePage"/>
        <w:jc w:val="center"/>
      </w:pPr>
      <w:commentRangeStart w:id="1"/>
      <w:r>
        <w:rPr>
          <w:b/>
          <w:bCs/>
        </w:rPr>
        <w:t>D</w:t>
      </w:r>
      <w:r w:rsidR="00A02DFA">
        <w:rPr>
          <w:b/>
          <w:bCs/>
        </w:rPr>
        <w:t xml:space="preserve">efining and Detecting </w:t>
      </w:r>
      <w:r w:rsidR="00390672">
        <w:rPr>
          <w:b/>
          <w:bCs/>
        </w:rPr>
        <w:t xml:space="preserve">Higher Order </w:t>
      </w:r>
      <w:r w:rsidR="002F1415">
        <w:rPr>
          <w:b/>
          <w:bCs/>
        </w:rPr>
        <w:t xml:space="preserve">Competitive </w:t>
      </w:r>
      <w:r w:rsidR="00390672">
        <w:rPr>
          <w:b/>
          <w:bCs/>
        </w:rPr>
        <w:t>Interactions</w:t>
      </w:r>
      <w:commentRangeEnd w:id="1"/>
      <w:r w:rsidR="00BA4F59">
        <w:rPr>
          <w:rStyle w:val="CommentReference"/>
        </w:rPr>
        <w:commentReference w:id="1"/>
      </w:r>
      <w:commentRangeEnd w:id="0"/>
      <w:r w:rsidR="004643A4">
        <w:rPr>
          <w:rStyle w:val="CommentReference"/>
        </w:rPr>
        <w:commentReference w:id="0"/>
      </w:r>
    </w:p>
    <w:p w14:paraId="764E84FA" w14:textId="77777777" w:rsidR="00B93196" w:rsidRDefault="00B93196">
      <w:pPr>
        <w:pStyle w:val="TitlePage"/>
        <w:jc w:val="center"/>
      </w:pPr>
      <w:bookmarkStart w:id="2" w:name="_GoBack"/>
      <w:bookmarkEnd w:id="2"/>
    </w:p>
    <w:p w14:paraId="3D505538" w14:textId="77777777" w:rsidR="00B93196" w:rsidRDefault="00B93196">
      <w:pPr>
        <w:pStyle w:val="TitlePage"/>
        <w:jc w:val="center"/>
      </w:pPr>
    </w:p>
    <w:p w14:paraId="4DE21C7C" w14:textId="5E209E06" w:rsidR="00B93196" w:rsidRDefault="00390672">
      <w:pPr>
        <w:pStyle w:val="TitlePage"/>
        <w:jc w:val="center"/>
      </w:pPr>
      <w:r>
        <w:t>Andrew R. Kleinhesselink</w:t>
      </w:r>
      <w:r>
        <w:rPr>
          <w:rFonts w:ascii="Ubuntu" w:hAnsi="Ubuntu"/>
          <w:vertAlign w:val="superscript"/>
        </w:rPr>
        <w:t>1</w:t>
      </w:r>
      <w:r>
        <w:t xml:space="preserve">, </w:t>
      </w:r>
      <w:r w:rsidR="00620DAA">
        <w:t>Nathan J.B. Kraft</w:t>
      </w:r>
      <w:r w:rsidR="00620DAA">
        <w:rPr>
          <w:vertAlign w:val="superscript"/>
        </w:rPr>
        <w:t>1</w:t>
      </w:r>
      <w:commentRangeStart w:id="3"/>
      <w:commentRangeEnd w:id="3"/>
      <w:r w:rsidR="00620DAA">
        <w:rPr>
          <w:rStyle w:val="CommentReference"/>
        </w:rPr>
        <w:commentReference w:id="3"/>
      </w:r>
      <w:r w:rsidR="00620DAA">
        <w:t>, J</w:t>
      </w:r>
      <w:r>
        <w:t>onathan M. Levine</w:t>
      </w:r>
      <w:r>
        <w:rPr>
          <w:vertAlign w:val="superscript"/>
        </w:rPr>
        <w:t>2</w:t>
      </w:r>
      <w:r>
        <w:t xml:space="preserve">, </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C08C367" w14:textId="77777777" w:rsidR="00B93196" w:rsidRDefault="00B93196">
      <w:pPr>
        <w:pStyle w:val="TitlePage"/>
        <w:jc w:val="center"/>
      </w:pPr>
    </w:p>
    <w:p w14:paraId="173CFB2C" w14:textId="77777777" w:rsidR="00B93196" w:rsidRDefault="00B93196">
      <w:pPr>
        <w:pStyle w:val="TitlePage"/>
        <w:jc w:val="center"/>
      </w:pPr>
    </w:p>
    <w:p w14:paraId="197C75AB" w14:textId="77777777" w:rsidR="00B93196" w:rsidRDefault="00B93196">
      <w:pPr>
        <w:pStyle w:val="TitlePage"/>
        <w:jc w:val="center"/>
      </w:pPr>
    </w:p>
    <w:p w14:paraId="56BADAD1" w14:textId="77777777" w:rsidR="00B93196" w:rsidRDefault="00B93196">
      <w:pPr>
        <w:pStyle w:val="TitlePage"/>
        <w:jc w:val="center"/>
      </w:pPr>
    </w:p>
    <w:p w14:paraId="59695885" w14:textId="77777777" w:rsidR="00B93196" w:rsidRDefault="00B93196">
      <w:pPr>
        <w:pStyle w:val="TitlePage"/>
        <w:jc w:val="center"/>
      </w:pPr>
    </w:p>
    <w:p w14:paraId="3975C2EE" w14:textId="77777777" w:rsidR="00B93196" w:rsidRDefault="00B93196">
      <w:pPr>
        <w:pStyle w:val="TitlePage"/>
        <w:jc w:val="center"/>
      </w:pPr>
    </w:p>
    <w:p w14:paraId="75C3EB6A" w14:textId="7C10124C" w:rsidR="00B93196" w:rsidRDefault="00390672">
      <w:pPr>
        <w:pStyle w:val="TitlePage"/>
      </w:pPr>
      <w:r>
        <w:t>Running Title:  Higher Order Interactions</w:t>
      </w:r>
    </w:p>
    <w:p w14:paraId="0F9ADF94" w14:textId="708064D2" w:rsidR="0076057D" w:rsidRDefault="0076057D">
      <w:pPr>
        <w:pStyle w:val="TitlePage"/>
      </w:pPr>
      <w:r>
        <w:t>Main Text Word Count: ~5,500</w:t>
      </w:r>
    </w:p>
    <w:p w14:paraId="351F6574" w14:textId="7FC968DD" w:rsidR="0076057D" w:rsidRDefault="0076057D">
      <w:pPr>
        <w:pStyle w:val="TitlePage"/>
      </w:pPr>
      <w:r>
        <w:t xml:space="preserve">Total </w:t>
      </w:r>
      <w:r w:rsidR="00390672">
        <w:t xml:space="preserve">Word Count: </w:t>
      </w:r>
      <w:r w:rsidR="009462AD">
        <w:rPr>
          <w:noProof/>
        </w:rPr>
        <w:fldChar w:fldCharType="begin"/>
      </w:r>
      <w:r w:rsidR="009462AD">
        <w:rPr>
          <w:noProof/>
        </w:rPr>
        <w:instrText xml:space="preserve"> NUMWORDS  \* MERGEFORMAT </w:instrText>
      </w:r>
      <w:r w:rsidR="009462AD">
        <w:rPr>
          <w:noProof/>
        </w:rPr>
        <w:fldChar w:fldCharType="separate"/>
      </w:r>
      <w:ins w:id="4" w:author="Andy Kleinhesselink" w:date="2018-11-23T11:24:00Z">
        <w:r w:rsidR="00CC2A77">
          <w:rPr>
            <w:noProof/>
          </w:rPr>
          <w:t>7327</w:t>
        </w:r>
      </w:ins>
      <w:del w:id="5" w:author="Andy Kleinhesselink" w:date="2018-11-23T11:24:00Z">
        <w:r w:rsidR="005A3275" w:rsidDel="00CC2A77">
          <w:rPr>
            <w:noProof/>
          </w:rPr>
          <w:delText>7140</w:delText>
        </w:r>
      </w:del>
      <w:r w:rsidR="009462AD">
        <w:rPr>
          <w:noProof/>
        </w:rPr>
        <w:fldChar w:fldCharType="end"/>
      </w:r>
      <w:r w:rsidR="005A3275">
        <w:t xml:space="preserve"> (including appendix</w:t>
      </w:r>
      <w:r>
        <w:t xml:space="preserve"> and literature cited</w:t>
      </w:r>
      <w:r w:rsidR="005A3275">
        <w:t>)</w:t>
      </w:r>
    </w:p>
    <w:p w14:paraId="782B423B" w14:textId="6CC8E4C3" w:rsidR="00B93196" w:rsidRDefault="0076057D">
      <w:pPr>
        <w:pStyle w:val="TitlePage"/>
      </w:pPr>
      <w:r>
        <w:t xml:space="preserve">Total </w:t>
      </w:r>
      <w:r w:rsidR="005A3275">
        <w:t xml:space="preserve">Pages: </w:t>
      </w:r>
      <w:r w:rsidR="009462AD">
        <w:rPr>
          <w:noProof/>
        </w:rPr>
        <w:fldChar w:fldCharType="begin"/>
      </w:r>
      <w:r w:rsidR="009462AD">
        <w:rPr>
          <w:noProof/>
        </w:rPr>
        <w:instrText xml:space="preserve"> NUMPAGES  \* MERGEFORMAT </w:instrText>
      </w:r>
      <w:r w:rsidR="009462AD">
        <w:rPr>
          <w:noProof/>
        </w:rPr>
        <w:fldChar w:fldCharType="separate"/>
      </w:r>
      <w:ins w:id="6" w:author="Andy Kleinhesselink" w:date="2018-11-23T11:24:00Z">
        <w:r w:rsidR="00CC2A77">
          <w:rPr>
            <w:noProof/>
          </w:rPr>
          <w:t>37</w:t>
        </w:r>
      </w:ins>
      <w:del w:id="7" w:author="Andy Kleinhesselink" w:date="2018-11-23T11:24:00Z">
        <w:r w:rsidR="005A3275" w:rsidDel="00CC2A77">
          <w:rPr>
            <w:noProof/>
          </w:rPr>
          <w:delText>36</w:delText>
        </w:r>
      </w:del>
      <w:r w:rsidR="009462AD">
        <w:rPr>
          <w:noProof/>
        </w:rPr>
        <w:fldChar w:fldCharType="end"/>
      </w:r>
      <w:r w:rsidR="005A3275">
        <w:t xml:space="preserve"> (including appendix)</w:t>
      </w:r>
      <w:r w:rsidR="00390672">
        <w:br w:type="page"/>
      </w:r>
    </w:p>
    <w:p w14:paraId="2E98D409" w14:textId="77777777" w:rsidR="00B93196" w:rsidRDefault="00390672">
      <w:pPr>
        <w:pStyle w:val="Heading"/>
      </w:pPr>
      <w:bookmarkStart w:id="8" w:name="abstract"/>
      <w:bookmarkEnd w:id="8"/>
      <w:r>
        <w:lastRenderedPageBreak/>
        <w:t>Abstract</w:t>
      </w:r>
    </w:p>
    <w:p w14:paraId="380B27D3" w14:textId="2D1CCF49" w:rsidR="00B93196" w:rsidRDefault="0030478D">
      <w:pPr>
        <w:spacing w:after="202"/>
        <w:contextualSpacing/>
      </w:pPr>
      <w:r>
        <w:t>A</w:t>
      </w:r>
      <w:r w:rsidR="00390672">
        <w:t xml:space="preserve">lmost every species </w:t>
      </w:r>
      <w:r w:rsidR="00AB49EB">
        <w:t xml:space="preserve">on earth </w:t>
      </w:r>
      <w:r w:rsidR="00390672">
        <w:t xml:space="preserve">interacts with more than one </w:t>
      </w:r>
      <w:r w:rsidR="00163557">
        <w:t>competitor. When</w:t>
      </w:r>
      <w:r w:rsidR="00386CB5">
        <w:t xml:space="preserve"> species </w:t>
      </w:r>
      <w:r w:rsidR="00AB49EB">
        <w:t xml:space="preserve">simultaneously </w:t>
      </w:r>
      <w:r w:rsidR="00386CB5">
        <w:t>interact with two or more competitor</w:t>
      </w:r>
      <w:r w:rsidR="00192A3D">
        <w:t xml:space="preserve"> species</w:t>
      </w:r>
      <w:r w:rsidR="00386CB5">
        <w:t xml:space="preserve">, </w:t>
      </w:r>
      <w:r w:rsidR="00390672">
        <w:t>higher order interactions (HOIs) c</w:t>
      </w:r>
      <w:r w:rsidR="00735D12">
        <w:t>an</w:t>
      </w:r>
      <w:r w:rsidR="00390672">
        <w:t xml:space="preserve"> </w:t>
      </w:r>
      <w:r w:rsidR="00F0623F">
        <w:t xml:space="preserve">emerge and </w:t>
      </w:r>
      <w:r w:rsidR="00390672">
        <w:t xml:space="preserve">invalidate the application of classical theories of species competition. </w:t>
      </w:r>
      <w:r w:rsidR="003C16DF">
        <w:t>I</w:t>
      </w:r>
      <w:r w:rsidR="00192A3D">
        <w:t xml:space="preserve">n order to extend pairwise ecological theory to multi-species communities </w:t>
      </w:r>
      <w:r w:rsidR="00F0623F">
        <w:t xml:space="preserve">it </w:t>
      </w:r>
      <w:r w:rsidR="003C16DF">
        <w:t>is critical to understand how often and by what mechanisms HOIs arise</w:t>
      </w:r>
      <w:r w:rsidR="00390672">
        <w:t xml:space="preserve">. In this paper we </w:t>
      </w:r>
      <w:r w:rsidR="00514E6E">
        <w:t>discuss the</w:t>
      </w:r>
      <w:r w:rsidR="00960940">
        <w:t xml:space="preserve"> difficulties inherent in </w:t>
      </w:r>
      <w:r w:rsidR="00514E6E">
        <w:t xml:space="preserve">defining </w:t>
      </w:r>
      <w:r w:rsidR="00960940">
        <w:t xml:space="preserve">HOIs and </w:t>
      </w:r>
      <w:r w:rsidR="00514E6E">
        <w:t xml:space="preserve">propose a definition for HOIs that </w:t>
      </w:r>
      <w:r w:rsidR="00632DC9">
        <w:t xml:space="preserve">distinguishes them from </w:t>
      </w:r>
      <w:r w:rsidR="00514E6E">
        <w:t>non-linear density dependence</w:t>
      </w:r>
      <w:r w:rsidR="00632DC9">
        <w:t xml:space="preserve"> and emphasizes their consequences for predicting multispecies competition</w:t>
      </w:r>
      <w:r w:rsidR="00514E6E">
        <w:t xml:space="preserve">. We then </w:t>
      </w:r>
      <w:r w:rsidR="00632DC9">
        <w:t>use a simple mechanistic resource competition simulation to</w:t>
      </w:r>
      <w:r w:rsidR="00514E6E">
        <w:t xml:space="preserve"> </w:t>
      </w:r>
      <w:r w:rsidR="00632DC9">
        <w:t xml:space="preserve">illustrate how </w:t>
      </w:r>
      <w:r w:rsidR="00514E6E">
        <w:t xml:space="preserve">HOIs can be detected </w:t>
      </w:r>
      <w:r w:rsidR="00632DC9">
        <w:t xml:space="preserve">using phenomenological models </w:t>
      </w:r>
      <w:r w:rsidR="00514E6E">
        <w:t xml:space="preserve">and discuss the mechanistic basis for HOIs. </w:t>
      </w:r>
      <w:r w:rsidR="00F0623F">
        <w:t xml:space="preserve">In our example, we </w:t>
      </w:r>
      <w:r w:rsidR="00632DC9">
        <w:t>simulate</w:t>
      </w:r>
      <w:r w:rsidR="001E683B">
        <w:t xml:space="preserve"> resource competition between three annual plant species</w:t>
      </w:r>
      <w:r w:rsidR="00B00A38">
        <w:t xml:space="preserve"> </w:t>
      </w:r>
      <w:r w:rsidR="001F3D0E">
        <w:t>differing in the</w:t>
      </w:r>
      <w:r w:rsidR="00632DC9">
        <w:t xml:space="preserve">ir phenology and their </w:t>
      </w:r>
      <w:r w:rsidR="00F0623F">
        <w:t xml:space="preserve">functional </w:t>
      </w:r>
      <w:r w:rsidR="00632DC9">
        <w:t>response to resource depletion</w:t>
      </w:r>
      <w:r w:rsidR="001E683B">
        <w:t xml:space="preserve">. We then fit a phenomenological competition model to </w:t>
      </w:r>
      <w:r w:rsidR="00F0623F">
        <w:t xml:space="preserve">the outcome of </w:t>
      </w:r>
      <w:r w:rsidR="00632DC9">
        <w:t xml:space="preserve">simulated </w:t>
      </w:r>
      <w:r w:rsidR="00F0623F">
        <w:t xml:space="preserve">competition </w:t>
      </w:r>
      <w:r w:rsidR="00632DC9">
        <w:t>and evaluate whether the effects of multispecies competition are equal to the sum of single species effects</w:t>
      </w:r>
      <w:r w:rsidR="00B00A38">
        <w:t xml:space="preserve">.  </w:t>
      </w:r>
      <w:r w:rsidR="00C32A0E">
        <w:t xml:space="preserve">We find that </w:t>
      </w:r>
      <w:r w:rsidR="00632DC9">
        <w:t xml:space="preserve">the strength of </w:t>
      </w:r>
      <w:r w:rsidR="001E683B">
        <w:t>HOIs</w:t>
      </w:r>
      <w:r w:rsidR="00632DC9">
        <w:t xml:space="preserve"> vary with phenology in our </w:t>
      </w:r>
      <w:r w:rsidR="00F0623F">
        <w:t>simulation:</w:t>
      </w:r>
      <w:r w:rsidR="00632DC9">
        <w:t xml:space="preserve"> </w:t>
      </w:r>
      <w:r w:rsidR="00F0623F">
        <w:t>s</w:t>
      </w:r>
      <w:r w:rsidR="00632DC9">
        <w:t>pecies that grow later in the season experience stronger HOIs because the competitive environment they experience is strongly affected by species growing earlier in the season</w:t>
      </w:r>
      <w:r w:rsidR="00C32A0E">
        <w:t xml:space="preserve">. </w:t>
      </w:r>
      <w:r w:rsidR="00390672">
        <w:t xml:space="preserve">We conclude that HOIs </w:t>
      </w:r>
      <w:r w:rsidR="003C16DF">
        <w:t>are</w:t>
      </w:r>
      <w:r w:rsidR="00390672">
        <w:t xml:space="preserve"> likely to arise</w:t>
      </w:r>
      <w:r w:rsidR="001E683B">
        <w:t xml:space="preserve"> </w:t>
      </w:r>
      <w:r w:rsidR="00632DC9">
        <w:t>in systems where resource availability</w:t>
      </w:r>
      <w:r w:rsidR="00192A3D">
        <w:t xml:space="preserve"> </w:t>
      </w:r>
      <w:r w:rsidR="00F0623F">
        <w:t>declines rapidly</w:t>
      </w:r>
      <w:r w:rsidR="00192A3D">
        <w:t xml:space="preserve"> and individual </w:t>
      </w:r>
      <w:r w:rsidR="00F0623F">
        <w:t xml:space="preserve">size </w:t>
      </w:r>
      <w:r w:rsidR="00192A3D">
        <w:t>increases</w:t>
      </w:r>
      <w:r w:rsidR="00F0623F">
        <w:t xml:space="preserve"> rapidly</w:t>
      </w:r>
      <w:r w:rsidR="00632DC9">
        <w:t xml:space="preserve"> over the course of a single</w:t>
      </w:r>
      <w:r w:rsidR="00192A3D">
        <w:t xml:space="preserve"> growing</w:t>
      </w:r>
      <w:r w:rsidR="00632DC9">
        <w:t xml:space="preserve"> season</w:t>
      </w:r>
      <w:r w:rsidR="00390672">
        <w:t>.</w:t>
      </w:r>
    </w:p>
    <w:p w14:paraId="1F03993B" w14:textId="77777777" w:rsidR="00B93196" w:rsidRDefault="00B93196">
      <w:pPr>
        <w:spacing w:after="202"/>
        <w:contextualSpacing/>
      </w:pPr>
    </w:p>
    <w:p w14:paraId="4CB745C8" w14:textId="175B5B94" w:rsidR="0061034E" w:rsidRDefault="00390672" w:rsidP="00973FCF">
      <w:pPr>
        <w:spacing w:after="202"/>
        <w:ind w:firstLine="0"/>
        <w:contextualSpacing/>
        <w:rPr>
          <w:rFonts w:eastAsia="Noto Sans CJK SC Regular" w:cs="FreeSans"/>
          <w:b/>
          <w:szCs w:val="28"/>
        </w:rPr>
      </w:pPr>
      <w:r>
        <w:rPr>
          <w:i/>
          <w:iCs/>
        </w:rPr>
        <w:t>Key words: competition, coexistence theory</w:t>
      </w:r>
      <w:r w:rsidR="00735D12">
        <w:rPr>
          <w:i/>
          <w:iCs/>
        </w:rPr>
        <w:t>, phenology, annual plants</w:t>
      </w:r>
      <w:bookmarkStart w:id="9" w:name="introduction"/>
      <w:bookmarkEnd w:id="9"/>
    </w:p>
    <w:p w14:paraId="2DFCF149" w14:textId="77777777" w:rsidR="00B93196" w:rsidRDefault="00390672">
      <w:pPr>
        <w:pStyle w:val="Heading"/>
      </w:pPr>
      <w:r>
        <w:lastRenderedPageBreak/>
        <w:t>Introduction</w:t>
      </w:r>
    </w:p>
    <w:p w14:paraId="5BC13903" w14:textId="581C5D26" w:rsidR="00B93196" w:rsidRDefault="00AE5DD5">
      <w:pPr>
        <w:spacing w:after="202"/>
        <w:contextualSpacing/>
      </w:pPr>
      <w:r>
        <w:t xml:space="preserve">Over </w:t>
      </w:r>
      <w:commentRangeStart w:id="10"/>
      <w:r w:rsidR="004643A4">
        <w:t>a lifetime</w:t>
      </w:r>
      <w:commentRangeEnd w:id="10"/>
      <w:r w:rsidR="004643A4">
        <w:rPr>
          <w:rStyle w:val="CommentReference"/>
        </w:rPr>
        <w:commentReference w:id="10"/>
      </w:r>
      <w:r>
        <w:t>, most</w:t>
      </w:r>
      <w:r w:rsidR="00390672">
        <w:t xml:space="preserve"> </w:t>
      </w:r>
      <w:r>
        <w:t xml:space="preserve">organism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 xml:space="preserve">, most classical models in community ecology summarize species </w:t>
      </w:r>
      <w:commentRangeStart w:id="11"/>
      <w:r w:rsidR="00390672">
        <w:t xml:space="preserve">interactions </w:t>
      </w:r>
      <w:r w:rsidR="004643A4">
        <w:t>in a pairwise fashion</w:t>
      </w:r>
      <w:commentRangeEnd w:id="11"/>
      <w:r w:rsidR="004643A4">
        <w:rPr>
          <w:rStyle w:val="CommentReference"/>
        </w:rPr>
        <w:commentReference w:id="11"/>
      </w:r>
      <w:r w:rsidR="004643A4">
        <w:t xml:space="preserve">, </w:t>
      </w:r>
      <w:r w:rsidR="00525B6E">
        <w:t>assuming that the per capita effect of one species on another is independent of the densities of other species in the system</w:t>
      </w:r>
      <w:r w:rsidR="00390672">
        <w:t xml:space="preserve">. </w:t>
      </w:r>
      <w:r w:rsidR="002E3A23">
        <w:t xml:space="preserve">Such models </w:t>
      </w:r>
      <w:r w:rsidR="00390672">
        <w:t xml:space="preserve">have been critical to the development of modern coexistence theory </w:t>
      </w:r>
      <w:r w:rsidR="005A5626">
        <w:fldChar w:fldCharType="begin"/>
      </w:r>
      <w:r w:rsidR="00B92CBD">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B92CBD">
        <w:rPr>
          <w:noProof/>
        </w:rPr>
        <w:t>(Chesson 2000, Levine et al. 2017)</w:t>
      </w:r>
      <w:r w:rsidR="005A5626">
        <w:fldChar w:fldCharType="end"/>
      </w:r>
      <w:r w:rsidR="004C44FD">
        <w:t>, and imply</w:t>
      </w:r>
      <w:r w:rsidR="00390672">
        <w:t xml:space="preserve"> that the </w:t>
      </w:r>
      <w:r w:rsidR="00B3111A">
        <w:t>dynamics</w:t>
      </w:r>
      <w:r w:rsidR="00390672">
        <w:t xml:space="preserve"> of multi-species species competition can be predicted </w:t>
      </w:r>
      <w:r w:rsidR="002E3A23">
        <w:t>if we have an accurate understanding of the interactions between each pair of species</w:t>
      </w:r>
      <w:r w:rsidR="005A5626">
        <w:t xml:space="preserve">. </w:t>
      </w:r>
      <w:r w:rsidR="00024622">
        <w:t>T</w:t>
      </w:r>
      <w:r w:rsidR="005A5626">
        <w:t xml:space="preserve">his </w:t>
      </w:r>
      <w:r w:rsidR="00586936">
        <w:t xml:space="preserve">concept </w:t>
      </w:r>
      <w:r w:rsidR="00390672">
        <w:t xml:space="preserve">is </w:t>
      </w:r>
      <w:r w:rsidR="00033A04">
        <w:t xml:space="preserve">also </w:t>
      </w:r>
      <w:r w:rsidR="00586936">
        <w:t>central</w:t>
      </w:r>
      <w:r w:rsidR="00390672">
        <w:t xml:space="preserve"> </w:t>
      </w:r>
      <w:r w:rsidR="005A5626">
        <w:t>to recent efforts to</w:t>
      </w:r>
      <w:r w:rsidR="00390672">
        <w:t xml:space="preserve"> </w:t>
      </w:r>
      <w:r w:rsidR="00C60F12">
        <w:t>relate</w:t>
      </w:r>
      <w:r w:rsidR="00390672">
        <w:t xml:space="preserve"> species’ </w:t>
      </w:r>
      <w:r w:rsidR="00033A04">
        <w:t xml:space="preserve">and community </w:t>
      </w:r>
      <w:r w:rsidR="00024622">
        <w:t xml:space="preserve">functional </w:t>
      </w:r>
      <w:r w:rsidR="00390672">
        <w:t xml:space="preserve">traits to </w:t>
      </w:r>
      <w:r w:rsidR="00C60F12">
        <w:t>the outcome of their competitive dynamic</w:t>
      </w:r>
      <w:r w:rsidR="00033A04">
        <w:t>s</w:t>
      </w:r>
      <w:r w:rsidR="005A5626">
        <w:t xml:space="preserve"> </w:t>
      </w:r>
      <w:r w:rsidR="005A5626">
        <w:fldChar w:fldCharType="begin"/>
      </w:r>
      <w:r w:rsidR="00033A04">
        <w:instrText xml:space="preserve"> ADDIN ZOTERO_ITEM CSL_CITATION {"citationID":"Sc6yH1mj","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033A04">
        <w:rPr>
          <w:noProof/>
        </w:rPr>
        <w:t>(Kraft et al. 2015)</w:t>
      </w:r>
      <w:r w:rsidR="005A5626">
        <w:fldChar w:fldCharType="end"/>
      </w:r>
      <w:r w:rsidR="00390672">
        <w:t>.</w:t>
      </w:r>
    </w:p>
    <w:p w14:paraId="2A041BF3" w14:textId="3F5CA02D" w:rsidR="00BD75EE" w:rsidRDefault="00390672">
      <w:pPr>
        <w:spacing w:after="202"/>
        <w:contextualSpacing/>
      </w:pPr>
      <w:r>
        <w:t xml:space="preserve">The </w:t>
      </w:r>
      <w:r w:rsidR="00024622">
        <w:t>potential for</w:t>
      </w:r>
      <w:r>
        <w:t xml:space="preserve"> higher order interactions (HOIs) between species challenge</w:t>
      </w:r>
      <w:commentRangeStart w:id="12"/>
      <w:r>
        <w:t>s th</w:t>
      </w:r>
      <w:r w:rsidR="00620DAA">
        <w:t>e</w:t>
      </w:r>
      <w:r>
        <w:t xml:space="preserve"> core assumption </w:t>
      </w:r>
      <w:commentRangeEnd w:id="12"/>
      <w:r w:rsidR="00620DAA">
        <w:t xml:space="preserve">of additive pairwise interactions </w:t>
      </w:r>
      <w:r w:rsidR="004643A4">
        <w:rPr>
          <w:rStyle w:val="CommentReference"/>
        </w:rPr>
        <w:commentReference w:id="12"/>
      </w:r>
      <w:r w:rsidR="005A5626">
        <w:fldChar w:fldCharType="begin"/>
      </w:r>
      <w:r w:rsidR="00596808">
        <w:instrText xml:space="preserve"> ADDIN ZOTERO_ITEM CSL_CITATION {"citationID":"uDxJkzJf","properties":{"formattedCitation":"(Neill 1974, Mayfield and Stouffer 2017, Levine et al. 2017, Grilli et al. 2017)","plainCitation":"(Neill 1974, Mayfield and Stouffer 2017, Levine et al. 2017, Grilli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96808">
        <w:rPr>
          <w:noProof/>
        </w:rPr>
        <w:t>(Neill 1974, Mayfield and Stouffer 2017, Levine et al. 2017, Grilli et al. 2017)</w:t>
      </w:r>
      <w:r w:rsidR="005A5626">
        <w:fldChar w:fldCharType="end"/>
      </w:r>
      <w:r>
        <w:t xml:space="preserve">. </w:t>
      </w:r>
      <w:r w:rsidR="00852C69">
        <w:t>The conceptual</w:t>
      </w:r>
      <w:r w:rsidR="003431F6">
        <w:t xml:space="preserve"> </w:t>
      </w:r>
      <w:r w:rsidR="00852C69">
        <w:t xml:space="preserve">importance of HOIs is </w:t>
      </w:r>
      <w:r w:rsidR="003431F6">
        <w:t>clear: if HOIs are prevalent</w:t>
      </w:r>
      <w:r w:rsidR="00DF5BA1">
        <w:t>,</w:t>
      </w:r>
      <w:r w:rsidR="003431F6">
        <w:t xml:space="preserve"> </w:t>
      </w:r>
      <w:r w:rsidR="009E7519">
        <w:t xml:space="preserve">even a perfect </w:t>
      </w:r>
      <w:r w:rsidR="00C8696F">
        <w:t xml:space="preserve">understanding of competition between pairs of species </w:t>
      </w:r>
      <w:r w:rsidR="00852C69">
        <w:t xml:space="preserve">may not be </w:t>
      </w:r>
      <w:r w:rsidR="003017BD">
        <w:t xml:space="preserve">sufficient to </w:t>
      </w:r>
      <w:r w:rsidR="007F2B64">
        <w:t xml:space="preserve">describe </w:t>
      </w:r>
      <w:r w:rsidR="003431F6">
        <w:t xml:space="preserve">the dynamics of </w:t>
      </w:r>
      <w:r w:rsidR="00DF5BA1">
        <w:t xml:space="preserve">multispecies </w:t>
      </w:r>
      <w:r w:rsidR="003431F6">
        <w:t xml:space="preserve">communities </w:t>
      </w:r>
      <w:r w:rsidR="005A5626">
        <w:fldChar w:fldCharType="begin"/>
      </w:r>
      <w:r w:rsidR="00033A0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033A04">
        <w:rPr>
          <w:noProof/>
        </w:rPr>
        <w:t>(Neill 1974, Billick and Case 1994, Levine et al. 2017)</w:t>
      </w:r>
      <w:r w:rsidR="005A5626">
        <w:fldChar w:fldCharType="end"/>
      </w:r>
      <w:r w:rsidR="005A5626">
        <w:t xml:space="preserve">. </w:t>
      </w:r>
      <w:r w:rsidR="004B7E48">
        <w:t>T</w:t>
      </w:r>
      <w:r w:rsidR="00EC01A1">
        <w:t xml:space="preserve">he presence of HOIs </w:t>
      </w:r>
      <w:r w:rsidR="00DF5BA1">
        <w:t xml:space="preserve">also </w:t>
      </w:r>
      <w:r w:rsidR="00EC01A1">
        <w:t xml:space="preserve">challenges classical definitions of </w:t>
      </w:r>
      <w:r w:rsidR="00DF5BA1">
        <w:t xml:space="preserve">species </w:t>
      </w:r>
      <w:r w:rsidR="00EC01A1">
        <w:t xml:space="preserve">coexistence and </w:t>
      </w:r>
      <w:r w:rsidR="009E7519">
        <w:t xml:space="preserve">the </w:t>
      </w:r>
      <w:r w:rsidR="00EC01A1">
        <w:t xml:space="preserve">niche that rest on </w:t>
      </w:r>
      <w:r w:rsidR="009E7519">
        <w:t xml:space="preserve">the assumption that </w:t>
      </w:r>
      <w:r w:rsidR="00EC01A1">
        <w:t>intraspecific</w:t>
      </w:r>
      <w:r w:rsidR="009E7519">
        <w:t xml:space="preserve"> and</w:t>
      </w:r>
      <w:r w:rsidR="00EC01A1">
        <w:t xml:space="preserve"> interspecific </w:t>
      </w:r>
      <w:r w:rsidR="009E7519">
        <w:t xml:space="preserve">interactions are </w:t>
      </w:r>
      <w:r w:rsidR="00DF5BA1">
        <w:t xml:space="preserve">of a </w:t>
      </w:r>
      <w:r w:rsidR="009E7519">
        <w:t xml:space="preserve">fixed strength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EC01A1">
        <w:t xml:space="preserve">. </w:t>
      </w:r>
      <w:r w:rsidR="007E6387">
        <w:t>In the extreme,</w:t>
      </w:r>
      <w:r>
        <w:t xml:space="preserve"> HOIs </w:t>
      </w:r>
      <w:r w:rsidR="00366918">
        <w:t xml:space="preserve">may </w:t>
      </w:r>
      <w:r w:rsidR="00D72D86">
        <w:t>permit</w:t>
      </w:r>
      <w:r>
        <w:t xml:space="preserve"> coexistence in </w:t>
      </w:r>
      <w:r w:rsidR="00E75F7D">
        <w:t>communities of three or more species</w:t>
      </w:r>
      <w:r w:rsidR="005561EF">
        <w:t xml:space="preserve"> that are unable to coexist as species pairs </w:t>
      </w:r>
      <w:r w:rsidR="00EC66DE">
        <w:fldChar w:fldCharType="begin"/>
      </w:r>
      <w:r w:rsidR="00596808">
        <w:instrText xml:space="preserve"> ADDIN ZOTERO_ITEM CSL_CITATION {"citationID":"Z5kiMrwm","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596808">
        <w:rPr>
          <w:noProof/>
        </w:rPr>
        <w:t>(Grilli et al. 2017)</w:t>
      </w:r>
      <w:r w:rsidR="00EC66DE">
        <w:fldChar w:fldCharType="end"/>
      </w:r>
      <w:r>
        <w:t xml:space="preserve">. </w:t>
      </w:r>
    </w:p>
    <w:p w14:paraId="0AACBB3E" w14:textId="778D7915" w:rsidR="006A1B59" w:rsidRDefault="00616BAF" w:rsidP="003431F6">
      <w:pPr>
        <w:spacing w:after="202"/>
        <w:contextualSpacing/>
      </w:pPr>
      <w:r>
        <w:lastRenderedPageBreak/>
        <w:t xml:space="preserve">Although </w:t>
      </w:r>
      <w:r w:rsidR="00960940">
        <w:t>there has been a revival in ecologists’ interest in the implications of HOIs for coexistence</w:t>
      </w:r>
      <w:r w:rsidR="00DF5BA1">
        <w:t xml:space="preserve"> in communities,</w:t>
      </w:r>
      <w:r w:rsidR="00FE0701">
        <w:t xml:space="preserve"> </w:t>
      </w:r>
      <w:r w:rsidR="005561EF">
        <w:t xml:space="preserve">the field still lacks </w:t>
      </w:r>
      <w:r w:rsidR="00E75F7D">
        <w:t xml:space="preserve">a </w:t>
      </w:r>
      <w:r w:rsidR="00DF5BA1">
        <w:t xml:space="preserve">common </w:t>
      </w:r>
      <w:r w:rsidR="00E75F7D">
        <w:t xml:space="preserve">definition </w:t>
      </w:r>
      <w:r w:rsidR="005561EF">
        <w:t>of</w:t>
      </w:r>
      <w:r w:rsidR="00E75F7D">
        <w:t xml:space="preserve"> HOIs</w:t>
      </w:r>
      <w:r w:rsidR="005561EF">
        <w:t xml:space="preserve"> and</w:t>
      </w:r>
      <w:r w:rsidR="00E75F7D">
        <w:t xml:space="preserve"> robust methods</w:t>
      </w:r>
      <w:r w:rsidR="005561EF">
        <w:t xml:space="preserve"> to detect them</w:t>
      </w:r>
      <w:r w:rsidR="00960940">
        <w:t xml:space="preserve"> in empirical data</w:t>
      </w:r>
      <w:r w:rsidR="00E75F7D">
        <w:t xml:space="preserve">. </w:t>
      </w:r>
      <w:r w:rsidR="00960940">
        <w:t xml:space="preserve">The difficulty in defining HOIs was apparent early on </w:t>
      </w:r>
      <w:r w:rsidR="006D02EA">
        <w:fldChar w:fldCharType="begin"/>
      </w:r>
      <w:r w:rsidR="00596808">
        <w:instrText xml:space="preserve"> ADDIN ZOTERO_ITEM CSL_CITATION {"citationID":"AsicaT1g","properties":{"formattedCitation":"(Vandermeer 1969, Neill 1974, Case and Bender 1981, Pomerantz 1981)","plainCitation":"(Vandermeer 1969, Neill 1974, Case and Bender 1981, Pomerantz 1981)","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MBZ7xGBu/vYHXCpeX","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chema":"https://github.com/citation-style-language/schema/raw/master/csl-citation.json"} </w:instrText>
      </w:r>
      <w:r w:rsidR="006D02EA">
        <w:fldChar w:fldCharType="separate"/>
      </w:r>
      <w:r w:rsidR="006D02EA">
        <w:rPr>
          <w:noProof/>
        </w:rPr>
        <w:t>(Vandermeer 1969, Neill 1974, Case and Bender 1981, Pomerantz 1981)</w:t>
      </w:r>
      <w:r w:rsidR="006D02EA">
        <w:fldChar w:fldCharType="end"/>
      </w:r>
      <w:r w:rsidR="006D02EA">
        <w:t xml:space="preserve">. </w:t>
      </w:r>
      <w:r w:rsidR="007A2BB7">
        <w:t xml:space="preserve"> Early </w:t>
      </w:r>
      <w:r w:rsidR="004F1562">
        <w:t xml:space="preserve">discussions defined an HOI only within the context of a standard Lotka-Volterra competition model </w:t>
      </w:r>
      <w:r w:rsidR="00DC47EC">
        <w:fldChar w:fldCharType="begin"/>
      </w:r>
      <w:r w:rsidR="00DA1F0D">
        <w:instrText xml:space="preserve"> ADDIN ZOTERO_ITEM CSL_CITATION {"citationID":"bQvG6UdF","properties":{"formattedCitation":"(Vandermeer 1969)","plainCitation":"(Vandermeer 1969)","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schema":"https://github.com/citation-style-language/schema/raw/master/csl-citation.json"} </w:instrText>
      </w:r>
      <w:r w:rsidR="00DC47EC">
        <w:fldChar w:fldCharType="separate"/>
      </w:r>
      <w:r w:rsidR="00DA1F0D">
        <w:rPr>
          <w:noProof/>
        </w:rPr>
        <w:t>(Vandermeer 1969)</w:t>
      </w:r>
      <w:r w:rsidR="00DC47EC">
        <w:fldChar w:fldCharType="end"/>
      </w:r>
      <w:r w:rsidR="007A2BB7">
        <w:t xml:space="preserve">. </w:t>
      </w:r>
      <w:r w:rsidR="006D02EA">
        <w:t xml:space="preserve"> </w:t>
      </w:r>
      <w:r w:rsidR="004B7D03">
        <w:t xml:space="preserve">Billick and Case </w:t>
      </w:r>
      <w:r w:rsidR="004B7D03">
        <w:fldChar w:fldCharType="begin"/>
      </w:r>
      <w:r w:rsidR="004B7D03">
        <w:instrText xml:space="preserve"> ADDIN ZOTERO_ITEM CSL_CITATION {"citationID":"NEgTQrGT","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4B7D03">
        <w:fldChar w:fldCharType="separate"/>
      </w:r>
      <w:r w:rsidR="004B7D03">
        <w:rPr>
          <w:noProof/>
        </w:rPr>
        <w:t>(1994)</w:t>
      </w:r>
      <w:r w:rsidR="004B7D03">
        <w:fldChar w:fldCharType="end"/>
      </w:r>
      <w:r w:rsidR="004B7D03">
        <w:t xml:space="preserve"> attempted to defin</w:t>
      </w:r>
      <w:r w:rsidR="004F1562">
        <w:t>e</w:t>
      </w:r>
      <w:r w:rsidR="004B7D03">
        <w:t xml:space="preserve"> HOIs </w:t>
      </w:r>
      <w:r w:rsidR="004F1562">
        <w:t xml:space="preserve">more generally </w:t>
      </w:r>
      <w:r w:rsidR="004B7D03">
        <w:t>as the presence of</w:t>
      </w:r>
      <w:r w:rsidR="00DA1F0D">
        <w:t xml:space="preserve"> non-additive effects </w:t>
      </w:r>
      <w:r w:rsidR="00852C69">
        <w:t>between species</w:t>
      </w:r>
      <w:r w:rsidR="004B7E48">
        <w:t>,</w:t>
      </w:r>
      <w:r w:rsidR="00852C69">
        <w:t xml:space="preserve"> </w:t>
      </w:r>
      <w:r w:rsidR="00593B78">
        <w:t>but</w:t>
      </w:r>
      <w:r w:rsidR="00852C69">
        <w:t xml:space="preserve"> this</w:t>
      </w:r>
      <w:r w:rsidR="00593B78">
        <w:t xml:space="preserve"> definition</w:t>
      </w:r>
      <w:r w:rsidR="00852C69">
        <w:t xml:space="preserve"> </w:t>
      </w:r>
      <w:r w:rsidR="004F1562">
        <w:t xml:space="preserve">was itself </w:t>
      </w:r>
      <w:r w:rsidR="003566DC">
        <w:t xml:space="preserve">viewed as </w:t>
      </w:r>
      <w:r w:rsidR="004F1562">
        <w:t>problematic</w:t>
      </w:r>
      <w:r w:rsidR="004B7E48">
        <w:t xml:space="preserve"> </w:t>
      </w:r>
      <w:r w:rsidR="00593B78">
        <w:fldChar w:fldCharType="begin"/>
      </w:r>
      <w:r w:rsidR="003431F6">
        <w:instrText xml:space="preserve"> ADDIN ZOTERO_ITEM CSL_CITATION {"citationID":"Ht4WYEcT","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593B78">
        <w:fldChar w:fldCharType="separate"/>
      </w:r>
      <w:r w:rsidR="003431F6">
        <w:t>(Adler and Morris 1994)</w:t>
      </w:r>
      <w:r w:rsidR="00593B78">
        <w:fldChar w:fldCharType="end"/>
      </w:r>
      <w:r w:rsidR="003566DC">
        <w:t xml:space="preserve"> </w:t>
      </w:r>
      <w:commentRangeStart w:id="13"/>
      <w:r w:rsidR="003566DC">
        <w:t>because</w:t>
      </w:r>
      <w:r w:rsidR="00620DAA">
        <w:t xml:space="preserve"> it implied that HOIs were present in any model with non-linear density dependence</w:t>
      </w:r>
      <w:commentRangeEnd w:id="13"/>
      <w:r w:rsidR="003566DC">
        <w:rPr>
          <w:rStyle w:val="CommentReference"/>
        </w:rPr>
        <w:commentReference w:id="13"/>
      </w:r>
      <w:r w:rsidR="00DA1F0D">
        <w:t xml:space="preserve">.  A recent paper by Mayfield and Stouffer </w:t>
      </w:r>
      <w:r w:rsidR="00DA1F0D">
        <w:fldChar w:fldCharType="begin"/>
      </w:r>
      <w:r w:rsidR="00DA1F0D">
        <w:instrText xml:space="preserve"> ADDIN ZOTERO_ITEM CSL_CITATION {"citationID":"aXScVAcV","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DA1F0D">
        <w:fldChar w:fldCharType="separate"/>
      </w:r>
      <w:r w:rsidR="00DA1F0D">
        <w:rPr>
          <w:noProof/>
        </w:rPr>
        <w:t>(2017)</w:t>
      </w:r>
      <w:r w:rsidR="00DA1F0D">
        <w:fldChar w:fldCharType="end"/>
      </w:r>
      <w:r w:rsidR="00DA1F0D">
        <w:t xml:space="preserve"> </w:t>
      </w:r>
      <w:r w:rsidR="004B7E48">
        <w:t xml:space="preserve">included </w:t>
      </w:r>
      <w:r w:rsidR="00DA1F0D">
        <w:t xml:space="preserve">non-linear intra- </w:t>
      </w:r>
      <w:r w:rsidR="003431F6">
        <w:t>and</w:t>
      </w:r>
      <w:r w:rsidR="00DA1F0D">
        <w:t xml:space="preserve"> inter</w:t>
      </w:r>
      <w:r w:rsidR="003431F6">
        <w:t>-</w:t>
      </w:r>
      <w:r w:rsidR="00DA1F0D">
        <w:t xml:space="preserve">specific interaction terms in their definition of HOI, </w:t>
      </w:r>
      <w:r w:rsidR="00852C69">
        <w:t xml:space="preserve">which deviates from the </w:t>
      </w:r>
      <w:r w:rsidR="004B7E48">
        <w:t xml:space="preserve">original </w:t>
      </w:r>
      <w:r w:rsidR="004F1562">
        <w:t>emphasis on</w:t>
      </w:r>
      <w:r w:rsidR="00620DAA">
        <w:t xml:space="preserve"> interactions between two or more species</w:t>
      </w:r>
      <w:r w:rsidR="00DA1F0D">
        <w:t xml:space="preserve">. </w:t>
      </w:r>
      <w:r w:rsidR="00593B78">
        <w:t xml:space="preserve"> In another recent paper, Grilli et al. </w:t>
      </w:r>
      <w:r w:rsidR="004B7D03">
        <w:fldChar w:fldCharType="begin"/>
      </w:r>
      <w:r w:rsidR="00596808">
        <w:instrText xml:space="preserve"> ADDIN ZOTERO_ITEM CSL_CITATION {"citationID":"HerHuAyU","properties":{"formattedCitation":"(2017)","plainCitation":"(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instrText>
      </w:r>
      <w:r w:rsidR="004B7D03">
        <w:fldChar w:fldCharType="separate"/>
      </w:r>
      <w:r w:rsidR="00596808">
        <w:rPr>
          <w:noProof/>
        </w:rPr>
        <w:t>(2017)</w:t>
      </w:r>
      <w:r w:rsidR="004B7D03">
        <w:fldChar w:fldCharType="end"/>
      </w:r>
      <w:r w:rsidR="004B7D03">
        <w:t xml:space="preserve"> </w:t>
      </w:r>
      <w:r w:rsidR="00852C69">
        <w:t xml:space="preserve">demonstrate the implications </w:t>
      </w:r>
      <w:r w:rsidR="004B7D03">
        <w:t>HOI</w:t>
      </w:r>
      <w:r w:rsidR="00852C69">
        <w:t>s could have</w:t>
      </w:r>
      <w:r w:rsidR="004B7D03">
        <w:t xml:space="preserve"> for </w:t>
      </w:r>
      <w:r w:rsidR="00852C69">
        <w:t>multispecies</w:t>
      </w:r>
      <w:r w:rsidR="004B7D03">
        <w:t xml:space="preserve"> coexistence, but their example </w:t>
      </w:r>
      <w:r w:rsidR="00550788">
        <w:t>of HOIs are</w:t>
      </w:r>
      <w:r w:rsidR="003566DC">
        <w:t>,</w:t>
      </w:r>
      <w:r w:rsidR="00550788">
        <w:t xml:space="preserve"> strictly speaking</w:t>
      </w:r>
      <w:r w:rsidR="003566DC">
        <w:t>,</w:t>
      </w:r>
      <w:r w:rsidR="00550788">
        <w:t xml:space="preserve"> not interaction modifications</w:t>
      </w:r>
      <w:r w:rsidR="003566DC">
        <w:t xml:space="preserve">, and more </w:t>
      </w:r>
      <w:r w:rsidR="00033A04">
        <w:t xml:space="preserve">accurately </w:t>
      </w:r>
      <w:r w:rsidR="003566DC">
        <w:t xml:space="preserve">fit </w:t>
      </w:r>
      <w:r w:rsidR="00033A04">
        <w:t xml:space="preserve">within the definition of </w:t>
      </w:r>
      <w:r w:rsidR="004B7D03">
        <w:t xml:space="preserve">indirect </w:t>
      </w:r>
      <w:r w:rsidR="00846BFF">
        <w:t>interaction chains</w:t>
      </w:r>
      <w:r w:rsidR="004B7D03">
        <w:t xml:space="preserve"> </w:t>
      </w:r>
      <w:r w:rsidR="004B7D03">
        <w:fldChar w:fldCharType="begin"/>
      </w:r>
      <w:r w:rsidR="004B7D03">
        <w:instrText xml:space="preserve"> ADDIN ZOTERO_ITEM CSL_CITATION {"citationID":"xNHZHZjZ","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4B7D03">
        <w:fldChar w:fldCharType="separate"/>
      </w:r>
      <w:r w:rsidR="004B7D03">
        <w:rPr>
          <w:noProof/>
        </w:rPr>
        <w:t>(Levine et al. 2017)</w:t>
      </w:r>
      <w:r w:rsidR="004B7D03">
        <w:fldChar w:fldCharType="end"/>
      </w:r>
      <w:r w:rsidR="004B7D03">
        <w:t>.</w:t>
      </w:r>
      <w:r w:rsidR="00550788">
        <w:t xml:space="preserve"> </w:t>
      </w:r>
      <w:r w:rsidR="00852C69">
        <w:t>The renewed interest in HOIs</w:t>
      </w:r>
      <w:r w:rsidR="00033A04">
        <w:t xml:space="preserve"> and their potential</w:t>
      </w:r>
      <w:r w:rsidR="003566DC">
        <w:t xml:space="preserve"> to</w:t>
      </w:r>
      <w:r w:rsidR="00033A04">
        <w:t xml:space="preserve"> profound</w:t>
      </w:r>
      <w:r w:rsidR="003566DC">
        <w:t>ly</w:t>
      </w:r>
      <w:r w:rsidR="00033A04">
        <w:t xml:space="preserve"> </w:t>
      </w:r>
      <w:r w:rsidR="003566DC">
        <w:t xml:space="preserve">shape </w:t>
      </w:r>
      <w:r w:rsidR="00092171">
        <w:t xml:space="preserve">the </w:t>
      </w:r>
      <w:r w:rsidR="003566DC">
        <w:t>diversity</w:t>
      </w:r>
      <w:r w:rsidR="00092171">
        <w:t xml:space="preserve"> and dynamics of </w:t>
      </w:r>
      <w:r w:rsidR="00033A04">
        <w:t xml:space="preserve">multispecies communities </w:t>
      </w:r>
      <w:r w:rsidR="00852C69">
        <w:t xml:space="preserve">demand a </w:t>
      </w:r>
      <w:r w:rsidR="00033A04">
        <w:t xml:space="preserve">clear </w:t>
      </w:r>
      <w:r w:rsidR="003431F6">
        <w:t>definition</w:t>
      </w:r>
      <w:r w:rsidR="00092171">
        <w:t>, as</w:t>
      </w:r>
      <w:r w:rsidR="003431F6">
        <w:t xml:space="preserve"> </w:t>
      </w:r>
      <w:r w:rsidR="00092171">
        <w:t>well as careful consideration of</w:t>
      </w:r>
      <w:r w:rsidR="003431F6">
        <w:t xml:space="preserve"> how HOIs </w:t>
      </w:r>
      <w:r w:rsidR="00092171">
        <w:t xml:space="preserve">can </w:t>
      </w:r>
      <w:r w:rsidR="003431F6">
        <w:t xml:space="preserve">be detected </w:t>
      </w:r>
      <w:r w:rsidR="00092171">
        <w:t>with the</w:t>
      </w:r>
      <w:r w:rsidR="003431F6">
        <w:t xml:space="preserve"> kind of empirical data ecologists </w:t>
      </w:r>
      <w:r w:rsidR="00092171">
        <w:t xml:space="preserve">typically </w:t>
      </w:r>
      <w:r w:rsidR="003431F6">
        <w:t>collect.</w:t>
      </w:r>
    </w:p>
    <w:p w14:paraId="54009F6F" w14:textId="3EE02ADD" w:rsidR="00661E05" w:rsidRDefault="00661E05" w:rsidP="00973FCF">
      <w:pPr>
        <w:spacing w:after="202"/>
        <w:contextualSpacing/>
      </w:pPr>
      <w:r>
        <w:t>In addition</w:t>
      </w:r>
      <w:r w:rsidR="00092171">
        <w:t xml:space="preserve"> to the challenges of defining and detecting HOIs described above</w:t>
      </w:r>
      <w:r>
        <w:t xml:space="preserve">, the mechanisms </w:t>
      </w:r>
      <w:r w:rsidR="00092171">
        <w:t>that</w:t>
      </w:r>
      <w:r>
        <w:t xml:space="preserve"> generate higher order interactions between </w:t>
      </w:r>
      <w:r w:rsidR="00033A04">
        <w:t xml:space="preserve">competing species </w:t>
      </w:r>
      <w:r>
        <w:t xml:space="preserve">are unclear.  Ecologists know that higher order interactions emerge organically in </w:t>
      </w:r>
      <w:r w:rsidR="00E22254">
        <w:t xml:space="preserve">many </w:t>
      </w:r>
      <w:r>
        <w:lastRenderedPageBreak/>
        <w:t xml:space="preserve">mechanistic competition models </w:t>
      </w:r>
      <w:r w:rsidR="00E22254">
        <w:fldChar w:fldCharType="begin"/>
      </w:r>
      <w:r w:rsidR="00E22254">
        <w:instrText xml:space="preserve"> ADDIN ZOTERO_ITEM CSL_CITATION {"citationID":"X2CI67UC","properties":{"formattedCitation":"(Abrams 1983, O\\uc0\\u8217{}Dwyer 2018)","plainCitation":"(Abrams 1983, O’Dwyer 2018)","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instrText>
      </w:r>
      <w:r w:rsidR="00E22254">
        <w:fldChar w:fldCharType="separate"/>
      </w:r>
      <w:r w:rsidR="00E22254" w:rsidRPr="003431F6">
        <w:rPr>
          <w:rFonts w:cs="Times New Roman"/>
        </w:rPr>
        <w:t>(Abrams 1983, O’Dwyer 2018)</w:t>
      </w:r>
      <w:r w:rsidR="00E22254">
        <w:fldChar w:fldCharType="end"/>
      </w:r>
      <w:r w:rsidR="00E22254">
        <w:t xml:space="preserve">.  This has </w:t>
      </w:r>
      <w:r>
        <w:t>two key implications</w:t>
      </w:r>
      <w:r w:rsidR="00E22254">
        <w:t>: f</w:t>
      </w:r>
      <w:r>
        <w:t xml:space="preserve">irst, since mechanistic models generate HOIs without the addition of explicit HOI terms, one might argue that </w:t>
      </w:r>
      <w:r w:rsidR="00092171">
        <w:t>HOIs</w:t>
      </w:r>
      <w:r>
        <w:t xml:space="preserve"> </w:t>
      </w:r>
      <w:r w:rsidR="00092171">
        <w:t xml:space="preserve">may be </w:t>
      </w:r>
      <w:r>
        <w:t>an artif</w:t>
      </w:r>
      <w:r w:rsidR="00092171">
        <w:t xml:space="preserve">act </w:t>
      </w:r>
      <w:r>
        <w:t xml:space="preserve">of phenomenological models.  </w:t>
      </w:r>
      <w:commentRangeStart w:id="14"/>
      <w:r>
        <w:t>However, the question of whether perfect knowledge of pairwise interactions is sufficient to predict the dynamics of more complex systems is fundamentally phenomenological and thus can only be investigated in the context of phenomenological interactions.</w:t>
      </w:r>
      <w:commentRangeEnd w:id="14"/>
      <w:r w:rsidR="00092171">
        <w:rPr>
          <w:rStyle w:val="CommentReference"/>
        </w:rPr>
        <w:commentReference w:id="14"/>
      </w:r>
      <w:r>
        <w:t xml:space="preserve">  Second, if mechanistic models almost unavoidably generate HOIs</w:t>
      </w:r>
      <w:r w:rsidR="00E22254">
        <w:t xml:space="preserve"> </w:t>
      </w:r>
      <w:r>
        <w:fldChar w:fldCharType="begin"/>
      </w:r>
      <w:r>
        <w:instrText xml:space="preserve"> ADDIN ZOTERO_ITEM CSL_CITATION {"citationID":"A3iL0P4z","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r>
        <w:fldChar w:fldCharType="separate"/>
      </w:r>
      <w:r>
        <w:rPr>
          <w:noProof/>
        </w:rPr>
        <w:t>(Abrams 1983)</w:t>
      </w:r>
      <w:r>
        <w:fldChar w:fldCharType="end"/>
      </w:r>
      <w:r w:rsidR="00E22254">
        <w:t xml:space="preserve">, the scarcity of </w:t>
      </w:r>
      <w:r>
        <w:t xml:space="preserve">rigorous demonstrations of HOIs in </w:t>
      </w:r>
      <w:r w:rsidR="00E22254">
        <w:t>nature represents a</w:t>
      </w:r>
      <w:r w:rsidR="00092171">
        <w:t xml:space="preserve">n important </w:t>
      </w:r>
      <w:r w:rsidR="00E22254">
        <w:t xml:space="preserve">gap in our </w:t>
      </w:r>
      <w:r w:rsidR="00092171">
        <w:t>empirical understanding</w:t>
      </w:r>
      <w:r w:rsidR="00E22254">
        <w:t xml:space="preserve"> of competition—</w:t>
      </w:r>
      <w:commentRangeStart w:id="15"/>
      <w:r w:rsidR="00E22254">
        <w:t>the logistical challenge of studying multispecies competition notwithstanding</w:t>
      </w:r>
      <w:commentRangeEnd w:id="15"/>
      <w:r w:rsidR="00092171">
        <w:rPr>
          <w:rStyle w:val="CommentReference"/>
        </w:rPr>
        <w:commentReference w:id="15"/>
      </w:r>
      <w:r>
        <w:t xml:space="preserve">.  </w:t>
      </w:r>
      <w:commentRangeStart w:id="16"/>
      <w:r>
        <w:t>An investigation of the mechanistic basis of HOIs would help ecologists predict when</w:t>
      </w:r>
      <w:commentRangeEnd w:id="16"/>
      <w:r w:rsidR="00092171">
        <w:rPr>
          <w:rStyle w:val="CommentReference"/>
        </w:rPr>
        <w:commentReference w:id="16"/>
      </w:r>
      <w:r>
        <w:t xml:space="preserve"> and where HOIs are most likely to emerge—and may help explain why phenomenological models without HOIs have been successfully applied in many communities.  </w:t>
      </w:r>
    </w:p>
    <w:p w14:paraId="59CB5162" w14:textId="56CC1103" w:rsidR="000D418D" w:rsidRDefault="00DA4C84" w:rsidP="00734B7F">
      <w:pPr>
        <w:spacing w:after="202"/>
        <w:contextualSpacing/>
      </w:pPr>
      <w:commentRangeStart w:id="17"/>
      <w:r w:rsidRPr="00373175">
        <w:t xml:space="preserve">In this paper we </w:t>
      </w:r>
      <w:r w:rsidR="000A0B3E" w:rsidRPr="00373175">
        <w:t xml:space="preserve">discuss </w:t>
      </w:r>
      <w:commentRangeEnd w:id="17"/>
      <w:r w:rsidR="00145620">
        <w:rPr>
          <w:rStyle w:val="CommentReference"/>
        </w:rPr>
        <w:commentReference w:id="17"/>
      </w:r>
      <w:r w:rsidR="000A0B3E" w:rsidRPr="00373175">
        <w:t xml:space="preserve">the difficulties in defining </w:t>
      </w:r>
      <w:r w:rsidRPr="00373175">
        <w:t>HOIs</w:t>
      </w:r>
      <w:r w:rsidR="000A0B3E" w:rsidRPr="00373175">
        <w:t>, the pitfalls in</w:t>
      </w:r>
      <w:r w:rsidR="00150BAB" w:rsidRPr="00373175">
        <w:t xml:space="preserve">herent </w:t>
      </w:r>
      <w:r w:rsidR="000A0B3E" w:rsidRPr="00373175">
        <w:t>detect</w:t>
      </w:r>
      <w:r w:rsidR="00150BAB" w:rsidRPr="00373175">
        <w:t>ing</w:t>
      </w:r>
      <w:r w:rsidR="000A0B3E" w:rsidRPr="00373175">
        <w:t xml:space="preserve"> HOIs </w:t>
      </w:r>
      <w:r w:rsidR="00E22254">
        <w:t>with phenomenological models, and the potential mechanisms that generate HOIs</w:t>
      </w:r>
      <w:r w:rsidR="000A0B3E" w:rsidRPr="00373175">
        <w:t>.  To illustrate our definition and to highlight the mechanism that can generate HOIs w</w:t>
      </w:r>
      <w:r w:rsidR="000D418D" w:rsidRPr="00373175">
        <w:t>e</w:t>
      </w:r>
      <w:r w:rsidR="000D418D">
        <w:t xml:space="preserve"> construct a </w:t>
      </w:r>
      <w:r w:rsidR="00D65A29">
        <w:t xml:space="preserve">simple </w:t>
      </w:r>
      <w:r w:rsidR="000D418D">
        <w:t xml:space="preserve">mechanistic </w:t>
      </w:r>
      <w:r w:rsidR="00150BAB">
        <w:t xml:space="preserve">resource competition </w:t>
      </w:r>
      <w:r w:rsidR="000D418D">
        <w:t>model</w:t>
      </w:r>
      <w:r w:rsidR="00D65A29">
        <w:t xml:space="preserve"> that captures key features of</w:t>
      </w:r>
      <w:r w:rsidR="000D418D">
        <w:t xml:space="preserve"> </w:t>
      </w:r>
      <w:r w:rsidR="00D65A29">
        <w:t>the kind of</w:t>
      </w:r>
      <w:r w:rsidR="000D418D">
        <w:t xml:space="preserve"> empirical data that ecologists </w:t>
      </w:r>
      <w:r w:rsidR="00D65A29">
        <w:t xml:space="preserve">often </w:t>
      </w:r>
      <w:r w:rsidR="000D418D">
        <w:t>collect when studying natural populations</w:t>
      </w:r>
      <w:r w:rsidR="006A0FD1">
        <w:t xml:space="preserve">. </w:t>
      </w:r>
      <w:r w:rsidR="0085240E">
        <w:t xml:space="preserve"> </w:t>
      </w:r>
      <w:r w:rsidR="00386DC9">
        <w:t>We use the mechanistic model to simulate a</w:t>
      </w:r>
      <w:r w:rsidR="004B7E48">
        <w:t xml:space="preserve"> virtual </w:t>
      </w:r>
      <w:r w:rsidR="00386DC9">
        <w:t>field experiment on the effects of competition on individual performance.</w:t>
      </w:r>
      <w:r w:rsidR="004B7E48">
        <w:t xml:space="preserve"> </w:t>
      </w:r>
      <w:r w:rsidR="00386DC9">
        <w:t>We then fit phenomenological models to the simulated data in order to assess the presence of HOIs.  Our virtual experiment demonstrates that HOIs may indeed be common</w:t>
      </w:r>
      <w:r w:rsidR="009D7935">
        <w:t xml:space="preserve"> </w:t>
      </w:r>
      <w:r w:rsidR="00386DC9">
        <w:t xml:space="preserve">even in relatively </w:t>
      </w:r>
      <w:r w:rsidR="00386DC9">
        <w:lastRenderedPageBreak/>
        <w:t>simple mechanistic competition</w:t>
      </w:r>
      <w:r w:rsidR="009D7935">
        <w:t xml:space="preserve">.  Importantly, we suggest that systems in which competitors vary in timing of resource uptake are likely to show HOIs, and that HOIs will likely be stronger for species maturing later in the growing season. </w:t>
      </w:r>
      <w:r w:rsidR="00386DC9">
        <w:t xml:space="preserve">Our worked example </w:t>
      </w:r>
      <w:r w:rsidR="009D7935">
        <w:t xml:space="preserve">also </w:t>
      </w:r>
      <w:r w:rsidR="00386DC9">
        <w:t xml:space="preserve">shows </w:t>
      </w:r>
      <w:r w:rsidR="009D7935">
        <w:t xml:space="preserve">how the strength and even the direction of HOIs are dependent on the structure of the phenomenological model being fit to the data. </w:t>
      </w:r>
    </w:p>
    <w:p w14:paraId="464CEE47" w14:textId="78671CD9" w:rsidR="00B93196" w:rsidRDefault="00C03FEF">
      <w:pPr>
        <w:pStyle w:val="Heading2"/>
      </w:pPr>
      <w:bookmarkStart w:id="18" w:name="defining-higher-order-interactions"/>
      <w:bookmarkEnd w:id="18"/>
      <w:r>
        <w:t>What counts as a</w:t>
      </w:r>
      <w:r w:rsidR="0045307B">
        <w:t xml:space="preserve"> higher order </w:t>
      </w:r>
      <w:r>
        <w:t>interaction?</w:t>
      </w:r>
    </w:p>
    <w:p w14:paraId="430530D7" w14:textId="3F031A57" w:rsidR="00E9784F" w:rsidRDefault="00A064D6" w:rsidP="00373187">
      <w:pPr>
        <w:spacing w:after="202"/>
        <w:contextualSpacing/>
      </w:pPr>
      <w:r>
        <w:t>C</w:t>
      </w:r>
      <w:r w:rsidR="00390672">
        <w:t>ompetition occurs when individuals consu</w:t>
      </w:r>
      <w:r w:rsidR="00EC66DE">
        <w:t>me the same limiting resource</w:t>
      </w:r>
      <w:r>
        <w:t>, such that i</w:t>
      </w:r>
      <w:r w:rsidR="00390672">
        <w:t xml:space="preserve">ncreases in consumer densities </w:t>
      </w:r>
      <w:r>
        <w:t xml:space="preserve">reduce </w:t>
      </w:r>
      <w:r w:rsidR="00390672">
        <w:t>the availability of resources</w:t>
      </w:r>
      <w:r w:rsidR="00854D5C">
        <w:t>,</w:t>
      </w:r>
      <w:r w:rsidR="00390672">
        <w:t xml:space="preserve"> which </w:t>
      </w:r>
      <w:r w:rsidR="00854D5C">
        <w:t>in turn</w:t>
      </w:r>
      <w:r w:rsidR="00390672">
        <w:t xml:space="preserve"> changes the </w:t>
      </w:r>
      <w:r w:rsidR="00745446">
        <w:t xml:space="preserve">population growth rate </w:t>
      </w:r>
      <w:r w:rsidR="00390672">
        <w:t xml:space="preserve">of </w:t>
      </w:r>
      <w:r>
        <w:t xml:space="preserve">the </w:t>
      </w:r>
      <w:r w:rsidR="00390672">
        <w:t>consumers</w:t>
      </w:r>
      <w:r w:rsidR="00155BFB">
        <w:t xml:space="preserve"> </w:t>
      </w:r>
      <w:r w:rsidR="00155BFB">
        <w:fldChar w:fldCharType="begin"/>
      </w:r>
      <w:r w:rsidR="00155BFB">
        <w:instrText xml:space="preserve"> ADDIN ZOTERO_ITEM CSL_CITATION {"citationID":"VJF0iVlp","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155BFB">
        <w:fldChar w:fldCharType="separate"/>
      </w:r>
      <w:r w:rsidR="00155BFB" w:rsidRPr="00155BFB">
        <w:rPr>
          <w:rFonts w:cs="Times New Roman"/>
        </w:rPr>
        <w:t>(Meszéna et al. 2006)</w:t>
      </w:r>
      <w:r w:rsidR="00155BFB">
        <w:fldChar w:fldCharType="end"/>
      </w:r>
      <w:r w:rsidR="00390672">
        <w:t>. Thus</w:t>
      </w:r>
      <w:r w:rsidR="00EC66DE">
        <w:t xml:space="preserve">, </w:t>
      </w:r>
      <w:r w:rsidR="00390672">
        <w:t xml:space="preserve">resource competition </w:t>
      </w:r>
      <w:r w:rsidR="00141AE0">
        <w:t xml:space="preserve">is </w:t>
      </w:r>
      <w:r w:rsidR="00390672">
        <w:t xml:space="preserve">an indirect effect </w:t>
      </w:r>
      <w:r w:rsidR="009B6D1E">
        <w:t xml:space="preserve">of </w:t>
      </w:r>
      <w:r w:rsidR="00390672">
        <w:t>individuals</w:t>
      </w:r>
      <w:r w:rsidR="009B6D1E">
        <w:t xml:space="preserve"> on one another</w:t>
      </w:r>
      <w:r w:rsidR="00390672">
        <w:t xml:space="preserve"> mediated by </w:t>
      </w:r>
      <w:r w:rsidR="0003256E">
        <w:t xml:space="preserve">shared </w:t>
      </w:r>
      <w:r w:rsidR="00390672">
        <w:t>resource</w:t>
      </w:r>
      <w:r w:rsidR="0003256E">
        <w:t>s</w:t>
      </w:r>
      <w:r w:rsidR="00163557">
        <w:t>.</w:t>
      </w:r>
      <w:r w:rsidR="00390672">
        <w:t xml:space="preserve"> </w:t>
      </w:r>
      <w:r w:rsidR="00F575F2">
        <w:t>T</w:t>
      </w:r>
      <w:r w:rsidR="00390672">
        <w:t>he</w:t>
      </w:r>
      <w:r w:rsidR="00854D5C">
        <w:t xml:space="preserve"> commonly used</w:t>
      </w:r>
      <w:r w:rsidR="00390672">
        <w:t xml:space="preserve"> phenomenological definition of competition</w:t>
      </w:r>
      <w:r w:rsidR="00854D5C">
        <w:t xml:space="preserve"> simplifies the representation of the interaction by</w:t>
      </w:r>
      <w:r w:rsidR="00390672">
        <w:t xml:space="preserve"> focus</w:t>
      </w:r>
      <w:r w:rsidR="00854D5C">
        <w:t>ing</w:t>
      </w:r>
      <w:r w:rsidR="00390672">
        <w:t xml:space="preserve"> on the </w:t>
      </w:r>
      <w:r w:rsidR="00D14DA7">
        <w:t xml:space="preserve">net effect of the </w:t>
      </w:r>
      <w:r w:rsidR="00390672">
        <w:t xml:space="preserve">indirect </w:t>
      </w:r>
      <w:r w:rsidR="00D14DA7">
        <w:t>interaction</w:t>
      </w:r>
      <w:r w:rsidR="00854D5C">
        <w:t xml:space="preserve"> without tracking the status of shared resources</w:t>
      </w:r>
      <w:r w:rsidR="00390672">
        <w:t xml:space="preserve">. </w:t>
      </w:r>
      <w:r w:rsidR="00141AE0">
        <w:t>At the population-level</w:t>
      </w:r>
      <w:r w:rsidR="0045307B">
        <w:t>,</w:t>
      </w:r>
      <w:r w:rsidR="00141AE0">
        <w:t xml:space="preserve"> phenomenological </w:t>
      </w:r>
      <w:r w:rsidR="00390672">
        <w:t>competition is</w:t>
      </w:r>
      <w:r w:rsidR="00854D5C">
        <w:t xml:space="preserve"> </w:t>
      </w:r>
      <w:r w:rsidR="00390672">
        <w:t xml:space="preserve">measured as the reduction in a per-capita population growth rate </w:t>
      </w:r>
      <w:r w:rsidR="00141AE0">
        <w:t xml:space="preserve">due to </w:t>
      </w:r>
      <w:r w:rsidR="00390672">
        <w:t>an increase in density of individuals of the same trophic level</w:t>
      </w:r>
      <w:r w:rsidR="00EC66DE">
        <w:t xml:space="preserve"> </w:t>
      </w:r>
      <w:r w:rsidR="00EC66DE">
        <w:fldChar w:fldCharType="begin"/>
      </w:r>
      <w:r w:rsidR="00EC66DE">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EC66DE">
        <w:fldChar w:fldCharType="separate"/>
      </w:r>
      <w:r w:rsidR="00EC66DE">
        <w:rPr>
          <w:noProof/>
        </w:rPr>
        <w:t>(Chesson 2000)</w:t>
      </w:r>
      <w:r w:rsidR="00EC66DE">
        <w:fldChar w:fldCharType="end"/>
      </w:r>
      <w:r w:rsidR="00390672">
        <w:t xml:space="preserve">. </w:t>
      </w:r>
    </w:p>
    <w:p w14:paraId="169B83CF" w14:textId="794B7A8A" w:rsidR="0045307B" w:rsidRDefault="00101A73" w:rsidP="00373187">
      <w:pPr>
        <w:spacing w:after="202"/>
        <w:contextualSpacing/>
      </w:pPr>
      <w:r>
        <w:t>T</w:t>
      </w:r>
      <w:r w:rsidR="00141AE0">
        <w:t>he great benefit</w:t>
      </w:r>
      <w:r w:rsidR="00E57D3F">
        <w:t xml:space="preserve"> of modeling competition phenomenologically is that such models can be fit</w:t>
      </w:r>
      <w:r w:rsidR="005967FA">
        <w:t>ted to</w:t>
      </w:r>
      <w:r w:rsidR="00E57D3F">
        <w:t xml:space="preserve"> empirical data for any pair of species without making assumptions about which resources or environmental factors are limiting to their populations</w:t>
      </w:r>
      <w:r w:rsidR="00D709AF">
        <w:t xml:space="preserve"> (e.g. </w:t>
      </w:r>
      <w:r w:rsidR="007A5644">
        <w:t xml:space="preserve">Kraft et al. </w:t>
      </w:r>
      <w:commentRangeStart w:id="19"/>
      <w:r w:rsidR="00D709AF">
        <w:fldChar w:fldCharType="begin"/>
      </w:r>
      <w:r w:rsidR="007A5644">
        <w:instrText xml:space="preserve"> ADDIN ZOTERO_ITEM CSL_CITATION {"citationID":"viM4iVeN","properties":{"formattedCitation":"(2015)","plainCitation":"(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uppress-author":true}],"schema":"https://github.com/citation-style-language/schema/raw/master/csl-citation.json"} </w:instrText>
      </w:r>
      <w:r w:rsidR="00D709AF">
        <w:fldChar w:fldCharType="separate"/>
      </w:r>
      <w:r w:rsidR="007A5644">
        <w:rPr>
          <w:noProof/>
        </w:rPr>
        <w:t>(2015)</w:t>
      </w:r>
      <w:r w:rsidR="00D709AF">
        <w:fldChar w:fldCharType="end"/>
      </w:r>
      <w:commentRangeEnd w:id="19"/>
      <w:r w:rsidR="002C2C9C">
        <w:rPr>
          <w:rStyle w:val="CommentReference"/>
        </w:rPr>
        <w:commentReference w:id="19"/>
      </w:r>
      <w:r w:rsidR="00D709AF">
        <w:t>)</w:t>
      </w:r>
      <w:r w:rsidR="00E57D3F">
        <w:t xml:space="preserve">. </w:t>
      </w:r>
      <w:r w:rsidR="007A5644">
        <w:t xml:space="preserve">Nevertheless, phenomenological </w:t>
      </w:r>
      <w:r w:rsidR="00E57D3F">
        <w:t>models</w:t>
      </w:r>
      <w:r w:rsidR="007A5644">
        <w:t xml:space="preserve"> do</w:t>
      </w:r>
      <w:r w:rsidR="00E57D3F">
        <w:t xml:space="preserve"> require choosing a functional form </w:t>
      </w:r>
      <w:r w:rsidR="007A5644">
        <w:t xml:space="preserve">that can accurately describe </w:t>
      </w:r>
      <w:r w:rsidR="00E57D3F">
        <w:t xml:space="preserve">the effects of </w:t>
      </w:r>
      <w:r w:rsidR="00E9784F">
        <w:t xml:space="preserve">species </w:t>
      </w:r>
      <w:r w:rsidR="0045307B">
        <w:t>density</w:t>
      </w:r>
      <w:r w:rsidR="00E9784F">
        <w:t xml:space="preserve"> on </w:t>
      </w:r>
      <w:r w:rsidR="00A3410F">
        <w:t>population</w:t>
      </w:r>
      <w:r w:rsidR="00E9784F">
        <w:t xml:space="preserve"> </w:t>
      </w:r>
      <w:r w:rsidR="00E9784F">
        <w:lastRenderedPageBreak/>
        <w:t>performance</w:t>
      </w:r>
      <w:r>
        <w:t>.</w:t>
      </w:r>
      <w:r w:rsidR="0045307B">
        <w:t xml:space="preserve"> </w:t>
      </w:r>
      <w:r w:rsidR="007A5644">
        <w:t>T</w:t>
      </w:r>
      <w:r w:rsidR="00014913">
        <w:t xml:space="preserve">his </w:t>
      </w:r>
      <w:r w:rsidR="00141AE0">
        <w:t xml:space="preserve">choice </w:t>
      </w:r>
      <w:r w:rsidR="00E9784F">
        <w:t xml:space="preserve">fundamentally </w:t>
      </w:r>
      <w:r w:rsidR="00014913">
        <w:t>dictates</w:t>
      </w:r>
      <w:r w:rsidR="00E9784F">
        <w:t xml:space="preserve"> how we </w:t>
      </w:r>
      <w:r w:rsidR="003768E1">
        <w:t xml:space="preserve">define </w:t>
      </w:r>
      <w:r w:rsidR="00E9784F">
        <w:t xml:space="preserve">species interactions and </w:t>
      </w:r>
      <w:commentRangeStart w:id="20"/>
      <w:r w:rsidR="00E9784F">
        <w:t xml:space="preserve">the how </w:t>
      </w:r>
      <w:commentRangeEnd w:id="20"/>
      <w:r w:rsidR="002C2C9C">
        <w:rPr>
          <w:rStyle w:val="CommentReference"/>
        </w:rPr>
        <w:commentReference w:id="20"/>
      </w:r>
      <w:r w:rsidR="00E9784F">
        <w:t xml:space="preserve">we could </w:t>
      </w:r>
      <w:r w:rsidR="003768E1">
        <w:t>detect</w:t>
      </w:r>
      <w:r w:rsidR="00141AE0">
        <w:t xml:space="preserve"> </w:t>
      </w:r>
      <w:r w:rsidR="00014913">
        <w:t>higher order interactions</w:t>
      </w:r>
      <w:r w:rsidR="00E9784F">
        <w:t xml:space="preserve"> </w:t>
      </w:r>
      <w:r w:rsidR="00E9784F">
        <w:fldChar w:fldCharType="begin"/>
      </w:r>
      <w:r w:rsidR="00014913">
        <w:instrText xml:space="preserve"> ADDIN ZOTERO_ITEM CSL_CITATION {"citationID":"GPLLt3Li","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E9784F">
        <w:fldChar w:fldCharType="separate"/>
      </w:r>
      <w:r w:rsidR="00014913">
        <w:rPr>
          <w:noProof/>
        </w:rPr>
        <w:t>(Adler and Morris 1994)</w:t>
      </w:r>
      <w:r w:rsidR="00E9784F">
        <w:fldChar w:fldCharType="end"/>
      </w:r>
      <w:r w:rsidR="00206EC9">
        <w:t>.</w:t>
      </w:r>
      <w:r w:rsidR="007F344C">
        <w:t xml:space="preserve"> </w:t>
      </w:r>
    </w:p>
    <w:p w14:paraId="6B31B291" w14:textId="41C4CF33" w:rsidR="00286FFE" w:rsidRDefault="007A5644" w:rsidP="00F80F5F">
      <w:pPr>
        <w:spacing w:after="202"/>
        <w:contextualSpacing/>
      </w:pPr>
      <w:r>
        <w:t>A</w:t>
      </w:r>
      <w:r w:rsidR="00F80F5F">
        <w:t xml:space="preserve"> useful definition for HOIs, </w:t>
      </w:r>
      <w:commentRangeStart w:id="21"/>
      <w:r>
        <w:t xml:space="preserve">should start from a recognition of </w:t>
      </w:r>
      <w:r w:rsidR="00A3410F">
        <w:t xml:space="preserve">the important implication </w:t>
      </w:r>
      <w:r w:rsidR="00F80F5F">
        <w:t>HOIs</w:t>
      </w:r>
      <w:r w:rsidR="00014913">
        <w:t xml:space="preserve"> have for community dynamics</w:t>
      </w:r>
      <w:commentRangeEnd w:id="21"/>
      <w:r w:rsidR="002C2C9C">
        <w:rPr>
          <w:rStyle w:val="CommentReference"/>
        </w:rPr>
        <w:commentReference w:id="21"/>
      </w:r>
      <w:r w:rsidR="00F80F5F">
        <w:t xml:space="preserve">:  </w:t>
      </w:r>
      <w:r w:rsidR="00A3410F">
        <w:t xml:space="preserve">the presence of </w:t>
      </w:r>
      <w:r w:rsidR="00F80F5F">
        <w:t>HOIs mean</w:t>
      </w:r>
      <w:r w:rsidR="0086361A">
        <w:t>s</w:t>
      </w:r>
      <w:r w:rsidR="00F80F5F">
        <w:t xml:space="preserve"> that </w:t>
      </w:r>
      <w:r w:rsidR="00A3410F">
        <w:t xml:space="preserve">even </w:t>
      </w:r>
      <w:r w:rsidR="00101A73">
        <w:t xml:space="preserve">if an ecologist had </w:t>
      </w:r>
      <w:r w:rsidR="00F80F5F">
        <w:t xml:space="preserve">perfect knowledge of how each </w:t>
      </w:r>
      <w:r w:rsidR="00357DD5">
        <w:t>pair of species compete against one another</w:t>
      </w:r>
      <w:r w:rsidR="00A3410F">
        <w:t xml:space="preserve">, </w:t>
      </w:r>
      <w:r w:rsidR="00101A73">
        <w:t>the ecologist would be un</w:t>
      </w:r>
      <w:r w:rsidR="00A3410F">
        <w:t>able to predict the dynamics of a community with more than two species</w:t>
      </w:r>
      <w:r w:rsidR="00F80F5F">
        <w:t xml:space="preserve">. </w:t>
      </w:r>
      <w:r w:rsidR="00B24D7A">
        <w:t xml:space="preserve">While this may sound </w:t>
      </w:r>
      <w:commentRangeStart w:id="22"/>
      <w:r w:rsidR="00B24D7A">
        <w:t xml:space="preserve">mysterious, </w:t>
      </w:r>
      <w:commentRangeEnd w:id="22"/>
      <w:r w:rsidR="002C2C9C">
        <w:rPr>
          <w:rStyle w:val="CommentReference"/>
        </w:rPr>
        <w:commentReference w:id="22"/>
      </w:r>
      <w:r w:rsidR="00B24D7A">
        <w:t xml:space="preserve">HOIs </w:t>
      </w:r>
      <w:r w:rsidR="0086361A">
        <w:t xml:space="preserve">can </w:t>
      </w:r>
      <w:r w:rsidR="00FC6F31">
        <w:t>arise from a simple modification of standard competition models: if we assume</w:t>
      </w:r>
      <w:r w:rsidR="00A3410F">
        <w:t>,</w:t>
      </w:r>
      <w:r w:rsidR="00FC6F31">
        <w:t xml:space="preserve"> as i</w:t>
      </w:r>
      <w:r w:rsidR="00A3410F">
        <w:t xml:space="preserve">s done in the </w:t>
      </w:r>
      <w:r w:rsidR="006103C8">
        <w:t>classical</w:t>
      </w:r>
      <w:r w:rsidR="00FC6F31">
        <w:t xml:space="preserve"> Lotka-Volterra model, that interactions between species </w:t>
      </w:r>
      <w:r w:rsidR="00101A73">
        <w:t>are</w:t>
      </w:r>
      <w:r w:rsidR="00373175">
        <w:t xml:space="preserve"> independent of the broader competitive environment</w:t>
      </w:r>
      <w:r w:rsidR="00FC6F31">
        <w:t>, then this means there are no HOIs; if on the</w:t>
      </w:r>
      <w:r w:rsidR="00451F78">
        <w:t xml:space="preserve"> other</w:t>
      </w:r>
      <w:r w:rsidR="00FC6F31">
        <w:t xml:space="preserve"> hand, interactions between species depend on the density of other species then this leads to HOIs </w:t>
      </w:r>
      <w:r w:rsidR="00286FFE">
        <w:t>(see</w:t>
      </w:r>
      <w:r>
        <w:t xml:space="preserve"> </w:t>
      </w:r>
      <w:r w:rsidRPr="006B2FC8">
        <w:t>Billick and Case</w:t>
      </w:r>
      <w:r w:rsidR="00286FFE">
        <w:t xml:space="preserve"> </w:t>
      </w:r>
      <w:r w:rsidR="00FC6F31">
        <w:fldChar w:fldCharType="begin"/>
      </w:r>
      <w:r>
        <w:instrText xml:space="preserve"> ADDIN ZOTERO_ITEM CSL_CITATION {"citationID":"lcHJy7Va","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FC6F31">
        <w:fldChar w:fldCharType="separate"/>
      </w:r>
      <w:r>
        <w:rPr>
          <w:noProof/>
        </w:rPr>
        <w:t>(1994)</w:t>
      </w:r>
      <w:r w:rsidR="00FC6F31">
        <w:fldChar w:fldCharType="end"/>
      </w:r>
      <w:r>
        <w:t xml:space="preserve"> for a derivation</w:t>
      </w:r>
      <w:r w:rsidR="006103C8">
        <w:t>)</w:t>
      </w:r>
      <w:r w:rsidR="00FC6F31">
        <w:t xml:space="preserve">.  Thus HOIs </w:t>
      </w:r>
      <w:r w:rsidR="0075755E">
        <w:t xml:space="preserve">and </w:t>
      </w:r>
      <w:r w:rsidR="00FC6F31">
        <w:t>interaction modification</w:t>
      </w:r>
      <w:r w:rsidR="00A3410F">
        <w:t xml:space="preserve"> </w:t>
      </w:r>
      <w:r w:rsidR="0075755E">
        <w:t xml:space="preserve">are </w:t>
      </w:r>
      <w:r w:rsidR="00912917">
        <w:t>often discussed</w:t>
      </w:r>
      <w:r w:rsidR="0075755E">
        <w:t xml:space="preserve"> as two sides of the same coin</w:t>
      </w:r>
      <w:r w:rsidR="00FC6F31">
        <w:t xml:space="preserve"> </w:t>
      </w:r>
      <w:r w:rsidR="00FC6F31">
        <w:fldChar w:fldCharType="begin"/>
      </w:r>
      <w:r w:rsidR="00FC6F31">
        <w:instrText xml:space="preserve"> ADDIN ZOTERO_ITEM CSL_CITATION {"citationID":"Bddk2XKW","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FC6F31">
        <w:fldChar w:fldCharType="separate"/>
      </w:r>
      <w:r w:rsidR="00FC6F31">
        <w:rPr>
          <w:noProof/>
        </w:rPr>
        <w:t>(Adler and Morris 1994)</w:t>
      </w:r>
      <w:r w:rsidR="00FC6F31">
        <w:fldChar w:fldCharType="end"/>
      </w:r>
      <w:r w:rsidR="00FC6F31">
        <w:t xml:space="preserve">.  </w:t>
      </w:r>
    </w:p>
    <w:p w14:paraId="0938A6F8" w14:textId="450908C1" w:rsidR="00373175" w:rsidRDefault="0086361A" w:rsidP="00373175">
      <w:pPr>
        <w:spacing w:after="202"/>
        <w:contextualSpacing/>
      </w:pPr>
      <w:r>
        <w:t xml:space="preserve">Nevertheless, recent </w:t>
      </w:r>
      <w:r w:rsidR="00D010D2">
        <w:t xml:space="preserve">theoretical and empirical papers </w:t>
      </w:r>
      <w:r>
        <w:t>have defined HOIs in other ways</w:t>
      </w:r>
      <w:r w:rsidR="00D010D2">
        <w:t xml:space="preserve">.  </w:t>
      </w:r>
      <w:r w:rsidR="002C11CA">
        <w:t>For instance</w:t>
      </w:r>
      <w:r w:rsidR="00283064">
        <w:t>,</w:t>
      </w:r>
      <w:r w:rsidR="002C11CA">
        <w:t xml:space="preserve"> Grilli et al. </w:t>
      </w:r>
      <w:r w:rsidR="00283064">
        <w:fldChar w:fldCharType="begin"/>
      </w:r>
      <w:r w:rsidR="00596808">
        <w:instrText xml:space="preserve"> ADDIN ZOTERO_ITEM CSL_CITATION {"citationID":"IV2qO4zr","properties":{"formattedCitation":"(2017)","plainCitation":"(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instrText>
      </w:r>
      <w:r w:rsidR="00283064">
        <w:fldChar w:fldCharType="separate"/>
      </w:r>
      <w:r w:rsidR="00596808">
        <w:rPr>
          <w:noProof/>
        </w:rPr>
        <w:t>(2017)</w:t>
      </w:r>
      <w:r w:rsidR="00283064">
        <w:fldChar w:fldCharType="end"/>
      </w:r>
      <w:r w:rsidR="00283064">
        <w:t xml:space="preserve"> </w:t>
      </w:r>
      <w:r w:rsidR="002C11CA">
        <w:t xml:space="preserve">show </w:t>
      </w:r>
      <w:r w:rsidR="00014913">
        <w:t>HOIs</w:t>
      </w:r>
      <w:r w:rsidR="002C11CA">
        <w:t xml:space="preserve"> emerg</w:t>
      </w:r>
      <w:r w:rsidR="00E519FF">
        <w:t>ing in a model of forest dynamics</w:t>
      </w:r>
      <w:r w:rsidR="002C11CA">
        <w:t xml:space="preserve"> </w:t>
      </w:r>
      <w:r w:rsidR="0056606B">
        <w:t xml:space="preserve">even </w:t>
      </w:r>
      <w:r w:rsidR="002C11CA">
        <w:t>without interaction modifications.  However, what the authors call HOIs in th</w:t>
      </w:r>
      <w:r w:rsidR="00014913">
        <w:t xml:space="preserve">eir model </w:t>
      </w:r>
      <w:r w:rsidR="002C11CA">
        <w:t xml:space="preserve">are </w:t>
      </w:r>
      <w:r>
        <w:t>essentially</w:t>
      </w:r>
      <w:r w:rsidR="002C11CA">
        <w:t xml:space="preserve"> indirect effects or interaction chains</w:t>
      </w:r>
      <w:commentRangeStart w:id="23"/>
      <w:r w:rsidR="00101A73">
        <w:t xml:space="preserve"> (sensu</w:t>
      </w:r>
      <w:r w:rsidR="00D86989">
        <w:t xml:space="preserve"> Levine et al.</w:t>
      </w:r>
      <w:r w:rsidR="00283064">
        <w:t xml:space="preserve"> </w:t>
      </w:r>
      <w:r w:rsidR="00283064">
        <w:fldChar w:fldCharType="begin"/>
      </w:r>
      <w:r w:rsidR="00D86989">
        <w:instrText xml:space="preserve"> ADDIN ZOTERO_ITEM CSL_CITATION {"citationID":"SALOzdS6","properties":{"formattedCitation":"(2017)","plainCitation":"(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uppress-author":true}],"schema":"https://github.com/citation-style-language/schema/raw/master/csl-citation.json"} Levine </w:instrText>
      </w:r>
      <w:r w:rsidR="00283064">
        <w:fldChar w:fldCharType="separate"/>
      </w:r>
      <w:r w:rsidR="00D86989">
        <w:rPr>
          <w:noProof/>
        </w:rPr>
        <w:t>(2017)</w:t>
      </w:r>
      <w:r w:rsidR="00283064">
        <w:fldChar w:fldCharType="end"/>
      </w:r>
      <w:r w:rsidR="00283064">
        <w:t>.</w:t>
      </w:r>
      <w:r w:rsidR="00373175">
        <w:t xml:space="preserve"> </w:t>
      </w:r>
      <w:commentRangeEnd w:id="23"/>
      <w:r w:rsidR="002C2C9C">
        <w:rPr>
          <w:rStyle w:val="CommentReference"/>
        </w:rPr>
        <w:commentReference w:id="23"/>
      </w:r>
      <w:r w:rsidR="00373175">
        <w:t>These appear to be HOIs on the time scale of the longest</w:t>
      </w:r>
      <w:r w:rsidR="00101A73">
        <w:t>-</w:t>
      </w:r>
      <w:r w:rsidR="00373175">
        <w:t xml:space="preserve">lived life stage in the competing populations because their model does not explicitly track the density of competitors during early </w:t>
      </w:r>
      <w:r w:rsidR="00044E45">
        <w:t>stages of competition</w:t>
      </w:r>
      <w:r w:rsidR="00373175">
        <w:t>.</w:t>
      </w:r>
    </w:p>
    <w:p w14:paraId="02626C12" w14:textId="68378FA4" w:rsidR="00600A7D" w:rsidRDefault="00D86989" w:rsidP="00054720">
      <w:pPr>
        <w:spacing w:after="202"/>
        <w:contextualSpacing/>
      </w:pPr>
      <w:r>
        <w:t xml:space="preserve">Another area where there is inconsistency in definitions has important practical implications for statistically detecting HOIs.  </w:t>
      </w:r>
      <w:commentRangeStart w:id="24"/>
      <w:r w:rsidR="00044E45">
        <w:t xml:space="preserve">In a study of annual plant competition, </w:t>
      </w:r>
      <w:r w:rsidR="00044E45">
        <w:lastRenderedPageBreak/>
        <w:t xml:space="preserve">Mayfield and Stouffer </w:t>
      </w:r>
      <w:r w:rsidR="00044E45">
        <w:fldChar w:fldCharType="begin"/>
      </w:r>
      <w:r w:rsidR="00044E45">
        <w:instrText xml:space="preserve"> ADDIN ZOTERO_ITEM CSL_CITATION {"citationID":"uv4MRYeG","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044E45">
        <w:fldChar w:fldCharType="separate"/>
      </w:r>
      <w:r w:rsidR="00044E45">
        <w:rPr>
          <w:noProof/>
        </w:rPr>
        <w:t>(2017)</w:t>
      </w:r>
      <w:r w:rsidR="00044E45">
        <w:fldChar w:fldCharType="end"/>
      </w:r>
      <w:r w:rsidR="00044E45">
        <w:t xml:space="preserve"> define as HOIs any polynomial terms of species density in their demographic model that improve the statistical fit to the data. </w:t>
      </w:r>
      <w:commentRangeEnd w:id="24"/>
      <w:r w:rsidR="002C2C9C">
        <w:rPr>
          <w:rStyle w:val="CommentReference"/>
        </w:rPr>
        <w:commentReference w:id="24"/>
      </w:r>
      <w:r w:rsidR="00044E45">
        <w:t xml:space="preserve"> </w:t>
      </w:r>
      <w:r>
        <w:t>T</w:t>
      </w:r>
      <w:r w:rsidR="0056606B">
        <w:t>h</w:t>
      </w:r>
      <w:r>
        <w:t>is</w:t>
      </w:r>
      <w:r w:rsidR="00283064">
        <w:t xml:space="preserve"> </w:t>
      </w:r>
      <w:r w:rsidR="0056606B">
        <w:t xml:space="preserve">definition includes interactions between intraspecific and interspecific density and even </w:t>
      </w:r>
      <w:r w:rsidR="00C875B7">
        <w:t xml:space="preserve">quadratic terms involving </w:t>
      </w:r>
      <w:r w:rsidR="00283064">
        <w:t xml:space="preserve">the density of </w:t>
      </w:r>
      <w:r w:rsidR="0055486E">
        <w:t>a single</w:t>
      </w:r>
      <w:r w:rsidR="00283064">
        <w:t xml:space="preserve"> species</w:t>
      </w:r>
      <w:r w:rsidR="00C875B7">
        <w:t>.  While including these terms as HOIs simplifies the</w:t>
      </w:r>
      <w:r w:rsidR="0055486E">
        <w:t>ir</w:t>
      </w:r>
      <w:r w:rsidR="00C875B7">
        <w:t xml:space="preserve"> </w:t>
      </w:r>
      <w:r w:rsidR="00E908D7">
        <w:t>statistical</w:t>
      </w:r>
      <w:r w:rsidR="00C875B7">
        <w:t xml:space="preserve"> de</w:t>
      </w:r>
      <w:r w:rsidR="00E908D7">
        <w:t>tection</w:t>
      </w:r>
      <w:r w:rsidR="0055486E">
        <w:t xml:space="preserve">, </w:t>
      </w:r>
      <w:r w:rsidR="00101A73">
        <w:t xml:space="preserve">and maps clearly onto what a mathematician thinks of as a “higher order” term, </w:t>
      </w:r>
      <w:r w:rsidR="00E908D7">
        <w:t xml:space="preserve">these HOIs have different </w:t>
      </w:r>
      <w:r w:rsidR="00903029">
        <w:t>implications for community dynamics</w:t>
      </w:r>
      <w:r w:rsidR="00E908D7">
        <w:t xml:space="preserve"> than the definition we emphasize</w:t>
      </w:r>
      <w:r w:rsidR="00C875B7">
        <w:t xml:space="preserve">. </w:t>
      </w:r>
      <w:commentRangeStart w:id="25"/>
      <w:r w:rsidR="00903029">
        <w:t xml:space="preserve">For instance, </w:t>
      </w:r>
      <w:r w:rsidR="0086361A">
        <w:t>including</w:t>
      </w:r>
      <w:r w:rsidR="00DE2068">
        <w:t xml:space="preserve"> quadratic density terms </w:t>
      </w:r>
      <w:r w:rsidR="0086361A">
        <w:t>within the definition of</w:t>
      </w:r>
      <w:r w:rsidR="00DE2068">
        <w:t xml:space="preserve"> HOIs </w:t>
      </w:r>
      <w:r w:rsidR="00044E45">
        <w:t xml:space="preserve">may seem </w:t>
      </w:r>
      <w:r w:rsidR="00DE2068">
        <w:t xml:space="preserve">inconsistent with </w:t>
      </w:r>
      <w:r w:rsidR="00E908D7">
        <w:t xml:space="preserve">idea that </w:t>
      </w:r>
      <w:r w:rsidR="00DE2068">
        <w:t xml:space="preserve">HOIs </w:t>
      </w:r>
      <w:r w:rsidR="00E908D7">
        <w:t>result from</w:t>
      </w:r>
      <w:r w:rsidR="00DE2068">
        <w:t xml:space="preserve"> interaction modification</w:t>
      </w:r>
      <w:r>
        <w:t xml:space="preserve"> between species.  More specifically they imply that a species modifies its own competitive effect.</w:t>
      </w:r>
      <w:r w:rsidR="00C875B7">
        <w:t xml:space="preserve"> </w:t>
      </w:r>
      <w:commentRangeEnd w:id="25"/>
      <w:r w:rsidR="002C2C9C">
        <w:rPr>
          <w:rStyle w:val="CommentReference"/>
        </w:rPr>
        <w:commentReference w:id="25"/>
      </w:r>
    </w:p>
    <w:p w14:paraId="7A1A44C6" w14:textId="245E3F47" w:rsidR="001A6A75" w:rsidRPr="006B2FC8" w:rsidRDefault="00283064" w:rsidP="00516EBB">
      <w:pPr>
        <w:spacing w:after="202"/>
        <w:contextualSpacing/>
      </w:pPr>
      <w:commentRangeStart w:id="26"/>
      <w:r w:rsidRPr="006B2FC8">
        <w:t xml:space="preserve">A similar </w:t>
      </w:r>
      <w:r w:rsidR="0055486E" w:rsidRPr="006B2FC8">
        <w:t xml:space="preserve">set of issues </w:t>
      </w:r>
      <w:commentRangeEnd w:id="26"/>
      <w:r w:rsidR="002C2C9C">
        <w:rPr>
          <w:rStyle w:val="CommentReference"/>
        </w:rPr>
        <w:commentReference w:id="26"/>
      </w:r>
      <w:r w:rsidRPr="006B2FC8">
        <w:t xml:space="preserve">was pointed out early on by </w:t>
      </w:r>
      <w:r w:rsidRPr="006B2FC8">
        <w:fldChar w:fldCharType="begin"/>
      </w:r>
      <w:r w:rsidR="00596808">
        <w:instrText xml:space="preserve"> ADDIN ZOTERO_ITEM CSL_CITATION {"citationID":"K5Wdr7Dt","properties":{"formattedCitation":"(1981)","plainCitation":"(1981)","dontUpdate":true,"noteIndex":0},"citationItems":[{"id":"MBZ7xGBu/vYHXCpeX","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uppress-author":true}],"schema":"https://github.com/citation-style-language/schema/raw/master/csl-citation.json"} </w:instrText>
      </w:r>
      <w:r w:rsidRPr="006B2FC8">
        <w:fldChar w:fldCharType="separate"/>
      </w:r>
      <w:r w:rsidR="00054720" w:rsidRPr="006B2FC8">
        <w:t xml:space="preserve">Pomerantz </w:t>
      </w:r>
      <w:r w:rsidR="00054720" w:rsidRPr="006B2FC8">
        <w:rPr>
          <w:noProof/>
        </w:rPr>
        <w:t>(1981)</w:t>
      </w:r>
      <w:r w:rsidRPr="006B2FC8">
        <w:fldChar w:fldCharType="end"/>
      </w:r>
      <w:r w:rsidR="00054720" w:rsidRPr="006B2FC8">
        <w:t xml:space="preserve"> who argued that </w:t>
      </w:r>
      <w:r w:rsidR="0086361A" w:rsidRPr="006B2FC8">
        <w:t xml:space="preserve">a distinction needed to be made between HOIs and non-linear </w:t>
      </w:r>
      <w:r w:rsidR="00132B92" w:rsidRPr="006B2FC8">
        <w:t>density dependence</w:t>
      </w:r>
      <w:r w:rsidR="00054720" w:rsidRPr="006B2FC8">
        <w:t xml:space="preserve">. </w:t>
      </w:r>
      <w:r w:rsidR="00044E45" w:rsidRPr="006B2FC8">
        <w:t xml:space="preserve">In the most widely used </w:t>
      </w:r>
      <w:r w:rsidR="001D0EAD" w:rsidRPr="006B2FC8">
        <w:t>models</w:t>
      </w:r>
      <w:r w:rsidR="0055486E" w:rsidRPr="006B2FC8">
        <w:t xml:space="preserve"> for effects of competition, such as the Beverton-Holt, Hassel</w:t>
      </w:r>
      <w:r w:rsidR="00595CA6" w:rsidRPr="006B2FC8">
        <w:t>l</w:t>
      </w:r>
      <w:r w:rsidR="0055486E" w:rsidRPr="006B2FC8">
        <w:t xml:space="preserve"> and Ricker models,</w:t>
      </w:r>
      <w:r w:rsidR="001D0EAD" w:rsidRPr="006B2FC8">
        <w:t xml:space="preserve"> per capita growth rate is </w:t>
      </w:r>
      <w:r w:rsidR="00D86989">
        <w:t>a</w:t>
      </w:r>
      <w:r w:rsidR="001D0EAD" w:rsidRPr="006B2FC8">
        <w:t xml:space="preserve"> </w:t>
      </w:r>
      <w:r w:rsidR="007F5F64" w:rsidRPr="006B2FC8">
        <w:t>non</w:t>
      </w:r>
      <w:r w:rsidR="001D0EAD" w:rsidRPr="006B2FC8">
        <w:t xml:space="preserve">linear function of </w:t>
      </w:r>
      <w:r w:rsidR="0055486E" w:rsidRPr="006B2FC8">
        <w:t xml:space="preserve">competitor </w:t>
      </w:r>
      <w:r w:rsidR="001D0EAD" w:rsidRPr="006B2FC8">
        <w:t>density</w:t>
      </w:r>
      <w:r w:rsidR="0055486E" w:rsidRPr="006B2FC8">
        <w:t xml:space="preserve"> </w:t>
      </w:r>
      <w:r w:rsidR="00014913" w:rsidRPr="006B2FC8">
        <w:fldChar w:fldCharType="begin"/>
      </w:r>
      <w:r w:rsidR="00014913" w:rsidRPr="006B2FC8">
        <w:instrText xml:space="preserve"> ADDIN ZOTERO_ITEM CSL_CITATION {"citationID":"zfFRmjn2","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014913" w:rsidRPr="006B2FC8">
        <w:fldChar w:fldCharType="separate"/>
      </w:r>
      <w:r w:rsidR="00014913" w:rsidRPr="006B2FC8">
        <w:rPr>
          <w:noProof/>
        </w:rPr>
        <w:t>(Hassell and Comins 1976)</w:t>
      </w:r>
      <w:r w:rsidR="00014913" w:rsidRPr="006B2FC8">
        <w:fldChar w:fldCharType="end"/>
      </w:r>
      <w:r w:rsidR="00014913" w:rsidRPr="006B2FC8">
        <w:t xml:space="preserve">.  </w:t>
      </w:r>
      <w:r w:rsidR="007F5F64" w:rsidRPr="006B2FC8">
        <w:t>I</w:t>
      </w:r>
      <w:r w:rsidR="0055486E" w:rsidRPr="006B2FC8">
        <w:t xml:space="preserve">n each of these models the effect of each additional competitor </w:t>
      </w:r>
      <w:r w:rsidR="007F5F64" w:rsidRPr="006B2FC8">
        <w:t xml:space="preserve">on growth </w:t>
      </w:r>
      <w:r w:rsidR="0055486E" w:rsidRPr="006B2FC8">
        <w:t>declines as more competitors are added.  Th</w:t>
      </w:r>
      <w:r w:rsidR="001D0EAD" w:rsidRPr="006B2FC8">
        <w:t>is could be interpreted as a kind of interaction modification</w:t>
      </w:r>
      <w:r w:rsidR="00940EB4" w:rsidRPr="006B2FC8">
        <w:t xml:space="preserve"> among </w:t>
      </w:r>
      <w:r w:rsidR="00940EB4" w:rsidRPr="006B2FC8">
        <w:rPr>
          <w:i/>
        </w:rPr>
        <w:t>individuals within</w:t>
      </w:r>
      <w:r w:rsidR="00940EB4" w:rsidRPr="006B2FC8">
        <w:t xml:space="preserve"> species. </w:t>
      </w:r>
      <w:r w:rsidR="007C1073" w:rsidRPr="006B2FC8">
        <w:t>Like Pomerantz (1981)</w:t>
      </w:r>
      <w:r w:rsidR="00940EB4" w:rsidRPr="006B2FC8">
        <w:t xml:space="preserve"> however, </w:t>
      </w:r>
      <w:r w:rsidR="007C1073" w:rsidRPr="006B2FC8">
        <w:t xml:space="preserve">we </w:t>
      </w:r>
      <w:r w:rsidR="00940EB4" w:rsidRPr="006B2FC8">
        <w:t xml:space="preserve">advocate </w:t>
      </w:r>
      <w:r w:rsidR="007C1073" w:rsidRPr="006B2FC8">
        <w:t>restricting</w:t>
      </w:r>
      <w:r w:rsidR="0085381B" w:rsidRPr="006B2FC8">
        <w:t xml:space="preserve"> higher order interactions to</w:t>
      </w:r>
      <w:r w:rsidR="00940EB4" w:rsidRPr="006B2FC8">
        <w:t xml:space="preserve"> </w:t>
      </w:r>
      <w:r w:rsidR="00CA248C" w:rsidRPr="006B2FC8">
        <w:t>cases where individuals of one species modif</w:t>
      </w:r>
      <w:r w:rsidR="006E36D5" w:rsidRPr="006B2FC8">
        <w:t>ies</w:t>
      </w:r>
      <w:r w:rsidR="00CA248C" w:rsidRPr="006B2FC8">
        <w:t xml:space="preserve"> the effect of individuals of other species</w:t>
      </w:r>
      <w:r w:rsidR="00940EB4" w:rsidRPr="006B2FC8">
        <w:t xml:space="preserve">. </w:t>
      </w:r>
    </w:p>
    <w:p w14:paraId="381359B2" w14:textId="2F2BB7FE" w:rsidR="001A6A75" w:rsidRPr="006B2FC8" w:rsidRDefault="001A6A75" w:rsidP="00973FCF">
      <w:pPr>
        <w:spacing w:after="202"/>
        <w:ind w:firstLine="0"/>
        <w:contextualSpacing/>
        <w:rPr>
          <w:i/>
        </w:rPr>
      </w:pPr>
      <w:r w:rsidRPr="006B2FC8">
        <w:rPr>
          <w:i/>
        </w:rPr>
        <w:t>Defining Higher Order Interactions</w:t>
      </w:r>
    </w:p>
    <w:p w14:paraId="37D58977" w14:textId="0EEFAB83" w:rsidR="009C4CDF" w:rsidRPr="006B2FC8" w:rsidRDefault="00D86989" w:rsidP="0055486E">
      <w:pPr>
        <w:spacing w:after="202"/>
        <w:contextualSpacing/>
      </w:pPr>
      <w:commentRangeStart w:id="27"/>
      <w:r>
        <w:t xml:space="preserve">Higher order interactions have profound implications for multispecies communities.  HOIs lead to </w:t>
      </w:r>
      <w:r w:rsidR="00D71481" w:rsidRPr="006B2FC8">
        <w:t xml:space="preserve"> </w:t>
      </w:r>
      <w:r w:rsidR="00C03FEF" w:rsidRPr="006B2FC8">
        <w:t>emergent properties in multispecies communities</w:t>
      </w:r>
      <w:r>
        <w:t xml:space="preserve"> that cannot </w:t>
      </w:r>
      <w:r>
        <w:lastRenderedPageBreak/>
        <w:t xml:space="preserve">be predicted from </w:t>
      </w:r>
      <w:r w:rsidR="002E165A">
        <w:t xml:space="preserve">models of </w:t>
      </w:r>
      <w:r>
        <w:t>single species competition</w:t>
      </w:r>
      <w:r w:rsidR="00C03FEF" w:rsidRPr="006B2FC8">
        <w:t xml:space="preserve">. </w:t>
      </w:r>
      <w:r w:rsidR="00D512C8" w:rsidRPr="006B2FC8">
        <w:t xml:space="preserve"> </w:t>
      </w:r>
      <w:r w:rsidR="002E165A">
        <w:t xml:space="preserve">And equivalently, this implies </w:t>
      </w:r>
      <w:r w:rsidR="00D512C8" w:rsidRPr="006B2FC8">
        <w:t xml:space="preserve">that </w:t>
      </w:r>
      <w:r w:rsidR="002E165A">
        <w:t xml:space="preserve">the </w:t>
      </w:r>
      <w:r w:rsidR="00D512C8" w:rsidRPr="006B2FC8">
        <w:t xml:space="preserve">dynamics </w:t>
      </w:r>
      <w:r w:rsidR="002E165A">
        <w:t>of</w:t>
      </w:r>
      <w:r w:rsidR="00D512C8" w:rsidRPr="006B2FC8">
        <w:t xml:space="preserve"> </w:t>
      </w:r>
      <w:r w:rsidR="002E165A">
        <w:t xml:space="preserve">the </w:t>
      </w:r>
      <w:r w:rsidR="00D512C8" w:rsidRPr="006B2FC8">
        <w:t>multispecies communities</w:t>
      </w:r>
      <w:r w:rsidR="002E165A">
        <w:t xml:space="preserve"> we see around us</w:t>
      </w:r>
      <w:r w:rsidR="00D512C8" w:rsidRPr="006B2FC8">
        <w:t xml:space="preserve"> cannot be neatly decomposed into </w:t>
      </w:r>
      <w:r w:rsidR="00F60713" w:rsidRPr="006B2FC8">
        <w:t xml:space="preserve">separate </w:t>
      </w:r>
      <w:r w:rsidR="0022450C" w:rsidRPr="006B2FC8">
        <w:t xml:space="preserve">competitive effects of each species on each other species.  </w:t>
      </w:r>
      <w:commentRangeEnd w:id="27"/>
      <w:r w:rsidR="005B1483">
        <w:rPr>
          <w:rStyle w:val="CommentReference"/>
        </w:rPr>
        <w:commentReference w:id="27"/>
      </w:r>
      <w:r w:rsidR="0022450C" w:rsidRPr="006B2FC8">
        <w:t>E</w:t>
      </w:r>
      <w:r w:rsidR="00C03FEF" w:rsidRPr="006B2FC8">
        <w:t xml:space="preserve">mergent properties </w:t>
      </w:r>
      <w:r w:rsidR="0022450C" w:rsidRPr="006B2FC8">
        <w:t xml:space="preserve">at the community level, or non-independence of competitive effects </w:t>
      </w:r>
      <w:r w:rsidR="00C03FEF" w:rsidRPr="006B2FC8">
        <w:t>aris</w:t>
      </w:r>
      <w:r w:rsidR="00A650E9" w:rsidRPr="006B2FC8">
        <w:t>e due to</w:t>
      </w:r>
      <w:r w:rsidR="00C03FEF" w:rsidRPr="006B2FC8">
        <w:t xml:space="preserve"> interaction modification</w:t>
      </w:r>
      <w:r w:rsidR="00C725BD" w:rsidRPr="006B2FC8">
        <w:t xml:space="preserve"> between competitors</w:t>
      </w:r>
      <w:r w:rsidR="00C03FEF" w:rsidRPr="006B2FC8">
        <w:t xml:space="preserve">.  </w:t>
      </w:r>
      <w:r w:rsidR="004F3621" w:rsidRPr="006B2FC8">
        <w:t>Following from this and b</w:t>
      </w:r>
      <w:r w:rsidR="00D4616C" w:rsidRPr="006B2FC8">
        <w:t xml:space="preserve">uilding on past efforts by Billick and Case </w:t>
      </w:r>
      <w:r w:rsidR="007651E8" w:rsidRPr="006B2FC8">
        <w:t>(</w:t>
      </w:r>
      <w:r w:rsidR="00D4616C" w:rsidRPr="006B2FC8">
        <w:t>1994</w:t>
      </w:r>
      <w:r w:rsidR="007651E8" w:rsidRPr="006B2FC8">
        <w:t>)</w:t>
      </w:r>
      <w:r w:rsidR="00D4616C" w:rsidRPr="006B2FC8">
        <w:t xml:space="preserve"> and Adler and Morris </w:t>
      </w:r>
      <w:r w:rsidR="007651E8" w:rsidRPr="006B2FC8">
        <w:t>(</w:t>
      </w:r>
      <w:r w:rsidR="00D4616C" w:rsidRPr="006B2FC8">
        <w:t>1994</w:t>
      </w:r>
      <w:r w:rsidR="007651E8" w:rsidRPr="006B2FC8">
        <w:t>)</w:t>
      </w:r>
      <w:r w:rsidR="00D4616C" w:rsidRPr="006B2FC8">
        <w:t xml:space="preserve">, we propose </w:t>
      </w:r>
      <w:r w:rsidR="001A6A75" w:rsidRPr="006B2FC8">
        <w:t>the following</w:t>
      </w:r>
      <w:r w:rsidR="005B5848" w:rsidRPr="006B2FC8">
        <w:t xml:space="preserve"> general mathematical definition. </w:t>
      </w:r>
    </w:p>
    <w:p w14:paraId="3C5CC92A" w14:textId="255A398D" w:rsidR="00181318" w:rsidRPr="006B2FC8" w:rsidRDefault="004F3621" w:rsidP="00181318">
      <w:pPr>
        <w:spacing w:after="202"/>
        <w:contextualSpacing/>
      </w:pPr>
      <w:r w:rsidRPr="006B2FC8">
        <w:t>We start with a</w:t>
      </w:r>
      <w:r w:rsidR="00390672" w:rsidRPr="006B2FC8">
        <w:t xml:space="preserve"> general </w:t>
      </w:r>
      <w:r w:rsidR="007C09B3" w:rsidRPr="006B2FC8">
        <w:t xml:space="preserve">phenomenological </w:t>
      </w:r>
      <w:r w:rsidR="00390672" w:rsidRPr="006B2FC8">
        <w:t xml:space="preserve">model </w:t>
      </w:r>
      <w:r w:rsidR="006B1AE6" w:rsidRPr="006B2FC8">
        <w:t>for</w:t>
      </w:r>
      <w:r w:rsidR="007C09B3" w:rsidRPr="006B2FC8">
        <w:t xml:space="preserve"> </w:t>
      </w:r>
      <w:r w:rsidR="00390672" w:rsidRPr="006B2FC8">
        <w:t>species</w:t>
      </w:r>
      <w:r w:rsidR="00B74CF6" w:rsidRPr="006B2FC8">
        <w:t xml:space="preserve"> </w:t>
      </w:r>
      <w:r w:rsidR="00390672" w:rsidRPr="006B2FC8">
        <w:t>competition</w:t>
      </w:r>
      <w:r w:rsidR="001B5599" w:rsidRPr="006B2FC8">
        <w:t xml:space="preserve"> in discrete time</w:t>
      </w:r>
      <w:r w:rsidR="00225047" w:rsidRPr="006B2FC8">
        <w:t xml:space="preserve"> (though the equivalent definition applies in continuous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CE2561" w:rsidRPr="006B2FC8" w14:paraId="14D09AEC" w14:textId="77777777" w:rsidTr="00181318">
        <w:trPr>
          <w:trHeight w:val="503"/>
        </w:trPr>
        <w:tc>
          <w:tcPr>
            <w:tcW w:w="918" w:type="dxa"/>
            <w:vAlign w:val="center"/>
          </w:tcPr>
          <w:p w14:paraId="4E9E200E" w14:textId="77777777" w:rsidR="00181318" w:rsidRPr="006B2FC8" w:rsidRDefault="00181318" w:rsidP="00181318">
            <w:pPr>
              <w:spacing w:after="202"/>
              <w:ind w:firstLine="0"/>
              <w:contextualSpacing/>
              <w:jc w:val="center"/>
            </w:pPr>
          </w:p>
        </w:tc>
        <w:tc>
          <w:tcPr>
            <w:tcW w:w="7200" w:type="dxa"/>
            <w:vAlign w:val="center"/>
          </w:tcPr>
          <w:p w14:paraId="2340A416" w14:textId="48B71CA9" w:rsidR="00181318" w:rsidRPr="006B2FC8" w:rsidRDefault="008B3053" w:rsidP="007F6AF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f</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oMath>
            </m:oMathPara>
          </w:p>
        </w:tc>
        <w:tc>
          <w:tcPr>
            <w:tcW w:w="738" w:type="dxa"/>
            <w:vAlign w:val="center"/>
          </w:tcPr>
          <w:p w14:paraId="01E3A228" w14:textId="11AB4A9C" w:rsidR="00181318" w:rsidRPr="006B2FC8" w:rsidRDefault="00181318" w:rsidP="00181318">
            <w:pPr>
              <w:spacing w:after="202"/>
              <w:ind w:firstLine="0"/>
              <w:contextualSpacing/>
              <w:jc w:val="center"/>
            </w:pPr>
            <w:r w:rsidRPr="006B2FC8">
              <w:t>(</w:t>
            </w:r>
            <w:r w:rsidR="00AC7C1E" w:rsidRPr="006B2FC8">
              <w:rPr>
                <w:noProof/>
              </w:rPr>
              <w:fldChar w:fldCharType="begin"/>
            </w:r>
            <w:r w:rsidR="00AC7C1E" w:rsidRPr="006B2FC8">
              <w:rPr>
                <w:noProof/>
              </w:rPr>
              <w:instrText xml:space="preserve"> SEQ eq \* MERGEFORMAT </w:instrText>
            </w:r>
            <w:r w:rsidR="00AC7C1E" w:rsidRPr="006B2FC8">
              <w:rPr>
                <w:noProof/>
              </w:rPr>
              <w:fldChar w:fldCharType="separate"/>
            </w:r>
            <w:r w:rsidR="00CC2A77">
              <w:rPr>
                <w:noProof/>
              </w:rPr>
              <w:t>1</w:t>
            </w:r>
            <w:r w:rsidR="00AC7C1E" w:rsidRPr="006B2FC8">
              <w:rPr>
                <w:noProof/>
              </w:rPr>
              <w:fldChar w:fldCharType="end"/>
            </w:r>
            <w:r w:rsidRPr="006B2FC8">
              <w:t>)</w:t>
            </w:r>
          </w:p>
        </w:tc>
      </w:tr>
    </w:tbl>
    <w:p w14:paraId="5565AAC2" w14:textId="43FBE7BF" w:rsidR="00C97E84" w:rsidRPr="006B2FC8" w:rsidRDefault="00390672" w:rsidP="00996637">
      <w:pPr>
        <w:spacing w:after="202"/>
        <w:ind w:firstLine="0"/>
        <w:contextualSpacing/>
      </w:pPr>
      <w:r w:rsidRPr="006B2FC8">
        <w:t xml:space="preserve">where </w:t>
      </w:r>
      <m:oMath>
        <m:f>
          <m:fPr>
            <m:ctrlPr>
              <w:rPr>
                <w:rFonts w:ascii="Cambria Math" w:hAnsi="Cambria Math"/>
                <w:i/>
              </w:rPr>
            </m:ctrlPr>
          </m:fPr>
          <m:num>
            <m:sSub>
              <m:sSubPr>
                <m:ctrlPr>
                  <w:rPr>
                    <w:rFonts w:ascii="Cambria Math" w:hAnsi="Cambria Math"/>
                  </w:rPr>
                </m:ctrlPr>
              </m:sSubPr>
              <m:e>
                <m:r>
                  <w:rPr>
                    <w:rFonts w:ascii="Cambria Math" w:hAnsi="Cambria Math"/>
                  </w:rPr>
                  <m:t>n</m:t>
                </m:r>
                <m:ctrlPr>
                  <w:rPr>
                    <w:rFonts w:ascii="Cambria Math" w:hAnsi="Cambria Math"/>
                    <w:i/>
                  </w:rPr>
                </m:ctrlP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oMath>
      <w:r w:rsidR="005B5848" w:rsidRPr="006B2FC8">
        <w:t xml:space="preserve"> on the left</w:t>
      </w:r>
      <w:r w:rsidR="00A901E6" w:rsidRPr="006B2FC8">
        <w:t>-</w:t>
      </w:r>
      <w:r w:rsidR="005B5848" w:rsidRPr="006B2FC8">
        <w:t xml:space="preserve">hand side is the per capita growth rate of species </w:t>
      </w:r>
      <m:oMath>
        <m:r>
          <w:rPr>
            <w:rFonts w:ascii="Cambria Math" w:hAnsi="Cambria Math"/>
          </w:rPr>
          <m:t>i</m:t>
        </m:r>
      </m:oMath>
      <w:r w:rsidRPr="006B2FC8">
        <w:t xml:space="preserve"> at time </w:t>
      </w:r>
      <m:oMath>
        <m:r>
          <w:rPr>
            <w:rFonts w:ascii="Cambria Math" w:hAnsi="Cambria Math"/>
          </w:rPr>
          <m:t>t</m:t>
        </m:r>
      </m:oMath>
      <w:r w:rsidRPr="006B2FC8">
        <w:t xml:space="preserve">, </w:t>
      </w:r>
      <m:oMath>
        <m:sSub>
          <m:sSubPr>
            <m:ctrlPr>
              <w:rPr>
                <w:rFonts w:ascii="Cambria Math" w:hAnsi="Cambria Math"/>
                <w:i/>
              </w:rPr>
            </m:ctrlPr>
          </m:sSubPr>
          <m:e>
            <m:r>
              <w:rPr>
                <w:rFonts w:ascii="Cambria Math" w:hAnsi="Cambria Math"/>
              </w:rPr>
              <m:t>λ</m:t>
            </m:r>
            <m:ctrlPr>
              <w:rPr>
                <w:rFonts w:ascii="Cambria Math" w:hAnsi="Cambria Math"/>
              </w:rPr>
            </m:ctrlPr>
          </m:e>
          <m:sub>
            <m:r>
              <w:rPr>
                <w:rFonts w:ascii="Cambria Math" w:hAnsi="Cambria Math"/>
              </w:rPr>
              <m:t>i</m:t>
            </m:r>
          </m:sub>
        </m:sSub>
      </m:oMath>
      <w:r w:rsidR="00CE2561" w:rsidRPr="006B2FC8">
        <w:t xml:space="preserve">, is </w:t>
      </w:r>
      <w:r w:rsidR="00C0352C" w:rsidRPr="006B2FC8">
        <w:t>a species specific parameter defining the</w:t>
      </w:r>
      <w:r w:rsidR="00CE2561" w:rsidRPr="006B2FC8">
        <w:t xml:space="preserve"> average per capita</w:t>
      </w:r>
      <w:r w:rsidR="00C0352C" w:rsidRPr="006B2FC8">
        <w:t xml:space="preserve"> population growth rate</w:t>
      </w:r>
      <w:r w:rsidR="00CE2561" w:rsidRPr="006B2FC8">
        <w:t xml:space="preserve"> in the absence of competitors, </w:t>
      </w:r>
      <w:r w:rsidR="007F6AFB" w:rsidRPr="006B2FC8">
        <w:t xml:space="preserve">and </w:t>
      </w:r>
      <w:r w:rsidR="00C0352C" w:rsidRPr="006B2FC8">
        <w:t xml:space="preserve">the function </w:t>
      </w:r>
      <m:oMath>
        <m:r>
          <w:rPr>
            <w:rFonts w:ascii="Cambria Math" w:hAnsi="Cambria Math"/>
          </w:rPr>
          <m:t>f</m:t>
        </m:r>
      </m:oMath>
      <w:r w:rsidR="00CE2561" w:rsidRPr="006B2FC8">
        <w:t xml:space="preserve"> </w:t>
      </w:r>
      <w:r w:rsidR="00C0352C" w:rsidRPr="006B2FC8">
        <w:t xml:space="preserve">gives the </w:t>
      </w:r>
      <w:r w:rsidR="0039661F" w:rsidRPr="006B2FC8">
        <w:t xml:space="preserve">competitor-influenced </w:t>
      </w:r>
      <w:r w:rsidR="00C0352C" w:rsidRPr="006B2FC8">
        <w:t xml:space="preserve">per capita population growth rate as a function of </w:t>
      </w:r>
      <w:r w:rsidR="00A650E9" w:rsidRPr="006B2FC8">
        <w:t xml:space="preserve">total </w:t>
      </w:r>
      <w:r w:rsidR="00C0352C" w:rsidRPr="006B2FC8">
        <w:t>competition</w:t>
      </w:r>
      <w:r w:rsidR="00737633" w:rsidRPr="006B2FC8">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AA4CCD" w:rsidRPr="006B2FC8">
        <w:t>, which determined by the density of all competitors in the community. While</w:t>
      </w:r>
      <w:r w:rsidR="00DB13F4" w:rsidRPr="006B2FC8">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737633" w:rsidRPr="006B2FC8">
        <w:t xml:space="preserve"> </w:t>
      </w:r>
      <w:r w:rsidR="00AA4CCD" w:rsidRPr="006B2FC8">
        <w:t xml:space="preserve">is technically dependent on </w:t>
      </w:r>
      <m:oMath>
        <m:r>
          <w:rPr>
            <w:rFonts w:ascii="Cambria Math" w:hAnsi="Cambria Math"/>
          </w:rPr>
          <m:t>f</m:t>
        </m:r>
      </m:oMath>
      <w:r w:rsidR="00996637" w:rsidRPr="006B2FC8">
        <w:t>—</w:t>
      </w:r>
      <w:r w:rsidR="00AA4CCD" w:rsidRPr="006B2FC8">
        <w:t>it cannot be measured without specifying some function for per capita growth rate</w:t>
      </w:r>
      <w:r w:rsidR="002D52ED" w:rsidRPr="006B2FC8">
        <w:t xml:space="preserve">—we </w:t>
      </w:r>
      <w:r w:rsidR="00996637" w:rsidRPr="006B2FC8">
        <w:t xml:space="preserve">believe that </w:t>
      </w:r>
      <w:r w:rsidR="00D35DB1" w:rsidRPr="006B2FC8">
        <w:t xml:space="preserve">separating </w:t>
      </w:r>
      <w:r w:rsidR="00996637" w:rsidRPr="006B2FC8">
        <w:t xml:space="preserve">the two </w:t>
      </w:r>
      <w:r w:rsidR="00CE2561" w:rsidRPr="006B2FC8">
        <w:t>is</w:t>
      </w:r>
      <w:r w:rsidR="00B454D3" w:rsidRPr="006B2FC8">
        <w:t xml:space="preserve"> </w:t>
      </w:r>
      <w:r w:rsidR="00737633" w:rsidRPr="006B2FC8">
        <w:t xml:space="preserve">heuristically </w:t>
      </w:r>
      <w:r w:rsidR="00B454D3" w:rsidRPr="006B2FC8">
        <w:t xml:space="preserve">valuable as a way to </w:t>
      </w:r>
      <w:r w:rsidR="00CE2561" w:rsidRPr="006B2FC8">
        <w:t>differentiat</w:t>
      </w:r>
      <w:r w:rsidR="00B454D3" w:rsidRPr="006B2FC8">
        <w:t>e</w:t>
      </w:r>
      <w:r w:rsidR="00CE2561" w:rsidRPr="006B2FC8">
        <w:t xml:space="preserve"> non-linear demographic responses </w:t>
      </w:r>
      <w:r w:rsidR="00B454D3" w:rsidRPr="006B2FC8">
        <w:t>from HOIs</w:t>
      </w:r>
      <w:r w:rsidR="00C8213B" w:rsidRPr="006B2FC8">
        <w:t xml:space="preserve">.  </w:t>
      </w:r>
      <w:r w:rsidR="00C97E84" w:rsidRPr="006B2FC8">
        <w:t xml:space="preserve">For instance, in </w:t>
      </w:r>
      <w:r w:rsidR="00C8213B" w:rsidRPr="006B2FC8">
        <w:t xml:space="preserve">the </w:t>
      </w:r>
      <w:r w:rsidR="00CE2561" w:rsidRPr="006B2FC8">
        <w:t xml:space="preserve">most widely used </w:t>
      </w:r>
      <w:r w:rsidR="00C8213B" w:rsidRPr="006B2FC8">
        <w:t xml:space="preserve">models </w:t>
      </w:r>
      <w:r w:rsidR="007D671F" w:rsidRPr="006B2FC8">
        <w:t>for</w:t>
      </w:r>
      <w:r w:rsidR="00C97E84" w:rsidRPr="006B2FC8">
        <w:t xml:space="preserve"> </w:t>
      </w:r>
      <w:r w:rsidR="007D671F" w:rsidRPr="006B2FC8">
        <w:t>density dependent population</w:t>
      </w:r>
      <w:r w:rsidR="00C97E84" w:rsidRPr="006B2FC8">
        <w:t xml:space="preserve"> growth</w:t>
      </w:r>
      <w:r w:rsidR="00C8213B" w:rsidRPr="006B2FC8">
        <w:t xml:space="preserve"> </w:t>
      </w:r>
      <m:oMath>
        <m:r>
          <w:rPr>
            <w:rFonts w:ascii="Cambria Math" w:hAnsi="Cambria Math"/>
          </w:rPr>
          <m:t>f</m:t>
        </m:r>
      </m:oMath>
      <w:r w:rsidR="00C8213B" w:rsidRPr="006B2FC8">
        <w:t xml:space="preserve"> is non-linear</w:t>
      </w:r>
      <w:r w:rsidR="00C97E84" w:rsidRPr="006B2FC8">
        <w:t>:</w:t>
      </w:r>
      <w:r w:rsidR="00C8213B" w:rsidRPr="006B2FC8">
        <w:t xml:space="preserve"> in the </w:t>
      </w:r>
      <w:r w:rsidR="00996637" w:rsidRPr="006B2FC8">
        <w:t>R</w:t>
      </w:r>
      <w:r w:rsidR="00C8213B" w:rsidRPr="006B2FC8">
        <w:t xml:space="preserve">icker model </w:t>
      </w:r>
      <m:oMath>
        <m:r>
          <w:rPr>
            <w:rFonts w:ascii="Cambria Math" w:hAnsi="Cambria Math"/>
          </w:rPr>
          <m:t xml:space="preserve">f= </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sup>
        </m:sSup>
      </m:oMath>
      <w:r w:rsidR="00996637" w:rsidRPr="006B2FC8">
        <w:t xml:space="preserve">, whereas in the Beverton-Holt </w:t>
      </w:r>
      <w:r w:rsidR="006E3B83" w:rsidRPr="006B2FC8">
        <w:t xml:space="preserve">or Hassel </w:t>
      </w:r>
      <w:r w:rsidR="00996637" w:rsidRPr="006B2FC8">
        <w:t xml:space="preserve">model </w:t>
      </w:r>
      <m:oMath>
        <m:r>
          <w:rPr>
            <w:rFonts w:ascii="Cambria Math" w:hAnsi="Cambria Math"/>
          </w:rPr>
          <m:t>f=</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i</m:t>
                    </m:r>
                  </m:sub>
                </m:sSub>
              </m:e>
            </m:d>
          </m:e>
          <m:sup>
            <m:r>
              <w:rPr>
                <w:rFonts w:ascii="Cambria Math" w:hAnsi="Cambria Math"/>
              </w:rPr>
              <m:t>-1</m:t>
            </m:r>
          </m:sup>
        </m:sSup>
        <m:r>
          <w:rPr>
            <w:rFonts w:ascii="Cambria Math" w:hAnsi="Cambria Math"/>
          </w:rPr>
          <m:t xml:space="preserve">. </m:t>
        </m:r>
      </m:oMath>
      <w:r w:rsidR="00D75239" w:rsidRPr="006B2FC8">
        <w:t xml:space="preserve"> </w:t>
      </w:r>
    </w:p>
    <w:p w14:paraId="40CA0111" w14:textId="10AD8CA0" w:rsidR="004A7CD3" w:rsidRPr="006B2FC8" w:rsidRDefault="002E165A" w:rsidP="004F3621">
      <w:pPr>
        <w:spacing w:after="202"/>
        <w:contextualSpacing/>
      </w:pPr>
      <w:r>
        <w:lastRenderedPageBreak/>
        <w:t xml:space="preserve">Our definition of an HOI focuses on how individual species contribute to total competition, </w:t>
      </w:r>
      <w:r w:rsidRPr="00107C6B">
        <w:rPr>
          <w:i/>
        </w:rPr>
        <w:t>C</w:t>
      </w:r>
      <w:r>
        <w:t xml:space="preserve">:  </w:t>
      </w:r>
      <w:r w:rsidRPr="00107C6B">
        <w:rPr>
          <w:i/>
        </w:rPr>
        <w:t xml:space="preserve">an </w:t>
      </w:r>
      <w:r w:rsidR="00C97E84" w:rsidRPr="00107C6B">
        <w:rPr>
          <w:i/>
        </w:rPr>
        <w:t>HOI</w:t>
      </w:r>
      <w:r w:rsidR="00A03283" w:rsidRPr="00107C6B">
        <w:rPr>
          <w:i/>
        </w:rPr>
        <w:t xml:space="preserve"> occur</w:t>
      </w:r>
      <w:r w:rsidR="00C97E84" w:rsidRPr="00107C6B">
        <w:rPr>
          <w:i/>
        </w:rPr>
        <w:t xml:space="preserve">s </w:t>
      </w:r>
      <w:r w:rsidR="00A03283" w:rsidRPr="00107C6B">
        <w:rPr>
          <w:i/>
        </w:rPr>
        <w:t>whenever</w:t>
      </w:r>
      <w:r w:rsidR="002D52ED" w:rsidRPr="00107C6B">
        <w:rPr>
          <w:i/>
        </w:rPr>
        <w:t xml:space="preserve"> </w:t>
      </w:r>
      <m:oMath>
        <m:r>
          <w:rPr>
            <w:rFonts w:ascii="Cambria Math" w:hAnsi="Cambria Math"/>
          </w:rPr>
          <m:t>C</m:t>
        </m:r>
      </m:oMath>
      <w:r w:rsidR="002D52ED" w:rsidRPr="00107C6B">
        <w:rPr>
          <w:i/>
        </w:rPr>
        <w:t xml:space="preserve"> can</w:t>
      </w:r>
      <w:r w:rsidR="00A03283" w:rsidRPr="00107C6B">
        <w:rPr>
          <w:i/>
        </w:rPr>
        <w:t>not</w:t>
      </w:r>
      <w:r w:rsidR="002D52ED" w:rsidRPr="00107C6B">
        <w:rPr>
          <w:i/>
        </w:rPr>
        <w:t xml:space="preserve"> be expressed as a sum of individual species effects</w:t>
      </w:r>
      <w:r w:rsidR="00C97E84" w:rsidRPr="00107C6B">
        <w:rPr>
          <w:i/>
        </w:rPr>
        <w:t>.</w:t>
      </w:r>
      <w:r w:rsidR="00C97E84" w:rsidRPr="006B2FC8">
        <w:t xml:space="preserve"> </w:t>
      </w:r>
      <w:r w:rsidR="00DC3BA9" w:rsidRPr="006B2FC8">
        <w:t>Mathematically this means that</w:t>
      </w:r>
      <w:r>
        <w:t xml:space="preserve"> for all </w:t>
      </w:r>
      <w:r w:rsidRPr="00107C6B">
        <w:rPr>
          <w:i/>
        </w:rPr>
        <w:t>S</w:t>
      </w:r>
      <w:r>
        <w:t xml:space="preserve"> species in the community,</w:t>
      </w:r>
      <w:r w:rsidR="00DC3BA9" w:rsidRPr="006B2FC8">
        <w:t xml:space="preserve"> </w:t>
      </w:r>
      <m:oMath>
        <m:r>
          <w:rPr>
            <w:rFonts w:ascii="Cambria Math" w:hAnsi="Cambria Math"/>
          </w:rPr>
          <m:t>C≠</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e>
        </m:nary>
      </m:oMath>
      <w:r w:rsidR="00DC3BA9" w:rsidRPr="006B2FC8">
        <w:t xml:space="preserve"> </w:t>
      </w:r>
      <w:r w:rsidR="00B9028D" w:rsidRPr="006B2FC8">
        <w:t xml:space="preserve">for any function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B9028D" w:rsidRPr="006B2FC8">
        <w:t xml:space="preserve"> </w:t>
      </w:r>
      <w:r w:rsidR="00352A94" w:rsidRPr="006B2FC8">
        <w:t xml:space="preserve">of only a single species </w:t>
      </w:r>
      <w:r w:rsidR="00352A94" w:rsidRPr="006B2FC8">
        <w:rPr>
          <w:i/>
        </w:rPr>
        <w:t xml:space="preserve">j’s </w:t>
      </w:r>
      <w:r w:rsidR="00352A94" w:rsidRPr="006B2FC8">
        <w:t>density</w:t>
      </w:r>
      <w:r w:rsidR="00DC3BA9" w:rsidRPr="006B2FC8">
        <w:t xml:space="preserve">. </w:t>
      </w:r>
      <w:r w:rsidR="0089652F" w:rsidRPr="006B2FC8">
        <w:t>HOIs are therefore a</w:t>
      </w:r>
      <w:r w:rsidR="00DC3BA9" w:rsidRPr="006B2FC8">
        <w:t>ny additional terms i</w:t>
      </w:r>
      <w:r w:rsidR="00516EBB" w:rsidRPr="006B2FC8">
        <w:t>n the summation of</w:t>
      </w:r>
      <w:r w:rsidR="00DC3BA9" w:rsidRPr="006B2FC8">
        <w:t xml:space="preserve"> </w:t>
      </w:r>
      <m:oMath>
        <m:r>
          <w:rPr>
            <w:rFonts w:ascii="Cambria Math" w:hAnsi="Cambria Math"/>
          </w:rPr>
          <m:t>C</m:t>
        </m:r>
      </m:oMath>
      <w:r w:rsidR="00DC3BA9" w:rsidRPr="006B2FC8">
        <w:t xml:space="preserve"> that involve </w:t>
      </w:r>
      <w:r w:rsidR="00516EBB" w:rsidRPr="006B2FC8">
        <w:t xml:space="preserve">functions of </w:t>
      </w:r>
      <w:r w:rsidR="00DC3BA9" w:rsidRPr="006B2FC8">
        <w:t>more than one species</w:t>
      </w:r>
      <w:r w:rsidR="0089652F" w:rsidRPr="006B2FC8">
        <w:t>’</w:t>
      </w:r>
      <w:r w:rsidR="00DC3BA9" w:rsidRPr="006B2FC8">
        <w:t xml:space="preserve"> density. </w:t>
      </w:r>
      <w:r w:rsidR="00EB7ED4" w:rsidRPr="006B2FC8">
        <w:t>Following this definition</w:t>
      </w:r>
      <w:r w:rsidR="0062107B" w:rsidRPr="006B2FC8">
        <w:t xml:space="preserve">, </w:t>
      </w:r>
      <w:r w:rsidR="00D42B30" w:rsidRPr="006B2FC8">
        <w:t xml:space="preserve">there are no HOIs in the </w:t>
      </w:r>
      <w:r w:rsidR="007D671F" w:rsidRPr="006B2FC8">
        <w:t xml:space="preserve">standard </w:t>
      </w:r>
      <w:r w:rsidR="00D86346" w:rsidRPr="006B2FC8">
        <w:t>Ricker and Beverton-Holt models</w:t>
      </w:r>
      <w:r w:rsidR="00D42B30" w:rsidRPr="006B2FC8">
        <w:t xml:space="preserve"> </w:t>
      </w:r>
      <w:r w:rsidR="00F42797" w:rsidRPr="006B2FC8">
        <w:t>because</w:t>
      </w:r>
      <w:r w:rsidR="004F3621" w:rsidRPr="006B2FC8">
        <w:t>,</w:t>
      </w:r>
      <w:r w:rsidR="00F42797" w:rsidRPr="006B2FC8">
        <w:t xml:space="preserve"> despite the nonlinear effects </w:t>
      </w:r>
      <w:r w:rsidR="004F3621" w:rsidRPr="006B2FC8">
        <w:t xml:space="preserve">of </w:t>
      </w:r>
      <m:oMath>
        <m:r>
          <w:rPr>
            <w:rFonts w:ascii="Cambria Math" w:hAnsi="Cambria Math"/>
          </w:rPr>
          <m:t>C</m:t>
        </m:r>
      </m:oMath>
      <w:r w:rsidR="004F3621" w:rsidRPr="006B2FC8">
        <w:t xml:space="preserve"> </w:t>
      </w:r>
      <w:r w:rsidR="00F42797" w:rsidRPr="006B2FC8">
        <w:t>on per capita growth,</w:t>
      </w:r>
      <w:r w:rsidR="00D86346" w:rsidRPr="006B2FC8">
        <w:t xml:space="preserve"> </w:t>
      </w:r>
      <m:oMath>
        <m:r>
          <w:rPr>
            <w:rFonts w:ascii="Cambria Math" w:hAnsi="Cambria Math"/>
          </w:rPr>
          <m:t>C</m:t>
        </m:r>
      </m:oMath>
      <w:r w:rsidR="002D52ED" w:rsidRPr="006B2FC8">
        <w:t xml:space="preserve"> is a weighted sum of species densities,</w:t>
      </w:r>
      <w:r w:rsidR="0026092E" w:rsidRPr="006B2FC8">
        <w:t xml:space="preserve"> </w:t>
      </w:r>
      <m:oMath>
        <m:r>
          <w:rPr>
            <w:rFonts w:ascii="Cambria Math" w:hAnsi="Cambria Math"/>
          </w:rPr>
          <m:t xml:space="preserve">C= </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oMath>
      <w:r w:rsidR="00B454D3" w:rsidRPr="006B2FC8">
        <w:t xml:space="preserve">, wher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2D52ED" w:rsidRPr="006B2FC8">
        <w:t xml:space="preserve"> i</w:t>
      </w:r>
      <w:r w:rsidR="00B454D3" w:rsidRPr="006B2FC8">
        <w:t xml:space="preserve">s the competitive effect of </w:t>
      </w:r>
      <w:r w:rsidR="002D52ED" w:rsidRPr="006B2FC8">
        <w:t>each</w:t>
      </w:r>
      <w:r w:rsidR="00525C05" w:rsidRPr="006B2FC8">
        <w:t xml:space="preserve"> individual of </w:t>
      </w:r>
      <w:r w:rsidR="00B454D3" w:rsidRPr="006B2FC8">
        <w:t xml:space="preserve">species </w:t>
      </w:r>
      <m:oMath>
        <m:r>
          <w:rPr>
            <w:rFonts w:ascii="Cambria Math" w:hAnsi="Cambria Math"/>
          </w:rPr>
          <m:t>j</m:t>
        </m:r>
      </m:oMath>
      <w:r w:rsidR="00B454D3" w:rsidRPr="006B2FC8">
        <w:t xml:space="preserve"> on</w:t>
      </w:r>
      <w:r w:rsidR="00525C05" w:rsidRPr="006B2FC8">
        <w:t xml:space="preserve"> </w:t>
      </w:r>
      <w:r w:rsidR="00B454D3" w:rsidRPr="006B2FC8">
        <w:t xml:space="preserve">species </w:t>
      </w:r>
      <m:oMath>
        <m:r>
          <w:rPr>
            <w:rFonts w:ascii="Cambria Math" w:hAnsi="Cambria Math"/>
          </w:rPr>
          <m:t>i</m:t>
        </m:r>
      </m:oMath>
      <w:r w:rsidR="00B454D3" w:rsidRPr="006B2FC8">
        <w:t xml:space="preserve">.  </w:t>
      </w:r>
      <w:r w:rsidR="00AF553E" w:rsidRPr="006B2FC8">
        <w:t>In fact, one advantage of</w:t>
      </w:r>
      <w:r w:rsidR="00D42B30" w:rsidRPr="006B2FC8">
        <w:t xml:space="preserve"> our definition of HOIs </w:t>
      </w:r>
      <w:r w:rsidR="00AF553E" w:rsidRPr="006B2FC8">
        <w:t xml:space="preserve">over </w:t>
      </w:r>
      <w:r w:rsidR="004F3621" w:rsidRPr="006B2FC8">
        <w:t xml:space="preserve">earlier definitions </w:t>
      </w:r>
      <w:r w:rsidR="00AF553E" w:rsidRPr="006B2FC8">
        <w:t xml:space="preserve">(e.g. Billick and Case 1994) is that it </w:t>
      </w:r>
      <w:r w:rsidR="00D42B30" w:rsidRPr="006B2FC8">
        <w:t xml:space="preserve">does not require that each species’ </w:t>
      </w:r>
      <w:r w:rsidR="00AC1798" w:rsidRPr="006B2FC8">
        <w:t xml:space="preserve">growth </w:t>
      </w:r>
      <w:r w:rsidR="00D42B30" w:rsidRPr="006B2FC8">
        <w:t xml:space="preserve">depend linearly on density.  </w:t>
      </w:r>
      <w:r w:rsidR="00993042" w:rsidRPr="006B2FC8">
        <w:t xml:space="preserve">For example, </w:t>
      </w:r>
      <m:oMath>
        <m:r>
          <w:rPr>
            <w:rFonts w:ascii="Cambria Math" w:hAnsi="Cambria Math"/>
          </w:rPr>
          <m:t>C</m:t>
        </m:r>
      </m:oMath>
      <w:r w:rsidR="00D42B30" w:rsidRPr="006B2FC8">
        <w:t xml:space="preserve"> could </w:t>
      </w:r>
      <w:r w:rsidR="00993042" w:rsidRPr="006B2FC8">
        <w:t>be a</w:t>
      </w:r>
      <w:r w:rsidR="00D42B30" w:rsidRPr="006B2FC8">
        <w:t xml:space="preserve"> sum of</w:t>
      </w:r>
      <w:r w:rsidR="00993042" w:rsidRPr="006B2FC8">
        <w:t xml:space="preserve"> quadratic function</w:t>
      </w:r>
      <w:r w:rsidR="00D42B30" w:rsidRPr="006B2FC8">
        <w:t>s</w:t>
      </w:r>
      <w:r w:rsidR="00993042" w:rsidRPr="006B2FC8">
        <w:t xml:space="preserve"> of </w:t>
      </w:r>
      <w:r w:rsidR="00D42B30" w:rsidRPr="006B2FC8">
        <w:t xml:space="preserve">each </w:t>
      </w:r>
      <w:r w:rsidR="00993042" w:rsidRPr="006B2FC8">
        <w:t>species</w:t>
      </w:r>
      <w:r w:rsidR="00D42B30" w:rsidRPr="006B2FC8">
        <w:t>’</w:t>
      </w:r>
      <w:r w:rsidR="00993042" w:rsidRPr="006B2FC8">
        <w:t xml:space="preserve"> density:</w:t>
      </w:r>
      <w:r w:rsidR="00D42B30" w:rsidRPr="006B2FC8">
        <w:t xml:space="preserve"> </w:t>
      </w:r>
      <m:oMath>
        <m:r>
          <w:rPr>
            <w:rFonts w:ascii="Cambria Math" w:hAnsi="Cambria Math"/>
          </w:rPr>
          <m:t>C=</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j</m:t>
                </m:r>
              </m:sub>
            </m:sSub>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2</m:t>
                </m:r>
              </m:sup>
            </m:sSubSup>
            <m:r>
              <w:rPr>
                <w:rFonts w:ascii="Cambria Math" w:hAnsi="Cambria Math"/>
              </w:rPr>
              <m:t>)</m:t>
            </m:r>
          </m:e>
        </m:nary>
      </m:oMath>
      <w:r w:rsidR="00C97E84" w:rsidRPr="006B2FC8">
        <w:t xml:space="preserve"> </w:t>
      </w:r>
      <w:r w:rsidR="0062107B" w:rsidRPr="006B2FC8">
        <w:fldChar w:fldCharType="begin"/>
      </w:r>
      <w:r w:rsidR="0062107B" w:rsidRPr="006B2FC8">
        <w:instrText xml:space="preserve"> ADDIN ZOTERO_ITEM CSL_CITATION {"citationID":"xg28DGh2","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62107B" w:rsidRPr="006B2FC8">
        <w:fldChar w:fldCharType="separate"/>
      </w:r>
      <w:r w:rsidR="0062107B" w:rsidRPr="006B2FC8">
        <w:rPr>
          <w:noProof/>
        </w:rPr>
        <w:t>(Mayfield and Stouffer 2017)</w:t>
      </w:r>
      <w:r w:rsidR="0062107B" w:rsidRPr="006B2FC8">
        <w:fldChar w:fldCharType="end"/>
      </w:r>
      <w:r w:rsidR="0062107B" w:rsidRPr="006B2FC8">
        <w:t xml:space="preserve">. </w:t>
      </w:r>
      <w:r w:rsidR="00525C05" w:rsidRPr="006B2FC8">
        <w:t xml:space="preserve">While </w:t>
      </w:r>
      <w:r w:rsidR="00DC3BA9" w:rsidRPr="006B2FC8">
        <w:t xml:space="preserve">the effects of density are </w:t>
      </w:r>
      <w:r w:rsidR="00525C05" w:rsidRPr="006B2FC8">
        <w:t>non-linear</w:t>
      </w:r>
      <w:r w:rsidR="00E26D21" w:rsidRPr="006B2FC8">
        <w:t xml:space="preserve"> in this formulation</w:t>
      </w:r>
      <w:r w:rsidR="00AC1798" w:rsidRPr="006B2FC8">
        <w:t xml:space="preserve"> of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525C05" w:rsidRPr="006B2FC8">
        <w:t>, t</w:t>
      </w:r>
      <w:r w:rsidR="00C97E84" w:rsidRPr="006B2FC8">
        <w:t xml:space="preserve">his </w:t>
      </w:r>
      <w:r w:rsidR="0062107B" w:rsidRPr="006B2FC8">
        <w:t xml:space="preserve">does </w:t>
      </w:r>
      <w:r w:rsidR="00C97E84" w:rsidRPr="006B2FC8">
        <w:t>not imply HOIs because each species</w:t>
      </w:r>
      <w:r w:rsidR="00525C05" w:rsidRPr="006B2FC8">
        <w:t xml:space="preserve">’ </w:t>
      </w:r>
      <w:r w:rsidR="00993042" w:rsidRPr="006B2FC8">
        <w:t>contribution to total competition</w:t>
      </w:r>
      <w:r w:rsidR="0062107B" w:rsidRPr="006B2FC8">
        <w:t xml:space="preserve"> does not depend on the density of any other species</w:t>
      </w:r>
      <w:r w:rsidR="00AC1798" w:rsidRPr="006B2FC8">
        <w:t xml:space="preserve">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AC1798" w:rsidRPr="006B2FC8">
        <w:t xml:space="preserve"> depends only on </w:t>
      </w:r>
      <w:r w:rsidR="00AC1798" w:rsidRPr="006B2FC8">
        <w:rPr>
          <w:i/>
        </w:rPr>
        <w:t>n</w:t>
      </w:r>
      <w:r w:rsidR="00AC1798" w:rsidRPr="006B2FC8">
        <w:rPr>
          <w:i/>
          <w:vertAlign w:val="subscript"/>
        </w:rPr>
        <w:t>j</w:t>
      </w:r>
      <w:r w:rsidR="00AC1798" w:rsidRPr="006B2FC8">
        <w:t>)</w:t>
      </w:r>
      <w:r w:rsidR="00D059D6" w:rsidRPr="006B2FC8">
        <w:t xml:space="preserve">.  </w:t>
      </w:r>
      <w:r w:rsidR="003A3A29" w:rsidRPr="006B2FC8">
        <w:t>O</w:t>
      </w:r>
      <w:r w:rsidR="00910E0D" w:rsidRPr="006B2FC8">
        <w:t xml:space="preserve">ur </w:t>
      </w:r>
      <w:r w:rsidR="0062107B" w:rsidRPr="006B2FC8">
        <w:t xml:space="preserve">definition of </w:t>
      </w:r>
      <w:r w:rsidR="00910E0D" w:rsidRPr="006B2FC8">
        <w:t>HOIs does include cases where intraspe</w:t>
      </w:r>
      <w:r w:rsidR="00793336" w:rsidRPr="006B2FC8">
        <w:t xml:space="preserve">cific competition is modified by the density of another species.  This means that HOIs </w:t>
      </w:r>
      <w:r w:rsidR="003A3A29" w:rsidRPr="006B2FC8">
        <w:t xml:space="preserve">as defined here </w:t>
      </w:r>
      <w:r w:rsidR="00793336" w:rsidRPr="006B2FC8">
        <w:t xml:space="preserve">can occur even in interactions between two species </w:t>
      </w:r>
      <w:r w:rsidR="00793336" w:rsidRPr="006B2FC8">
        <w:fldChar w:fldCharType="begin"/>
      </w:r>
      <w:r w:rsidR="00793336" w:rsidRPr="006B2FC8">
        <w:instrText xml:space="preserve"> ADDIN ZOTERO_ITEM CSL_CITATION {"citationID":"2QrHzs3J","properties":{"formattedCitation":"(Billick and Case 1994, Mayfield and Stouffer 2017)","plainCitation":"(Billick and Case 1994, Mayfield and Stouffer 2017)","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793336" w:rsidRPr="006B2FC8">
        <w:fldChar w:fldCharType="separate"/>
      </w:r>
      <w:r w:rsidR="00793336" w:rsidRPr="006B2FC8">
        <w:rPr>
          <w:noProof/>
        </w:rPr>
        <w:t>(Billick and Case 1994, Mayfield and Stouffer 2017)</w:t>
      </w:r>
      <w:r w:rsidR="00793336" w:rsidRPr="006B2FC8">
        <w:fldChar w:fldCharType="end"/>
      </w:r>
      <w:r w:rsidR="00516EBB" w:rsidRPr="006B2FC8">
        <w:t xml:space="preserve">. </w:t>
      </w:r>
    </w:p>
    <w:p w14:paraId="54DAEBDC" w14:textId="5DC2A52E" w:rsidR="00B93196" w:rsidRDefault="007254DA">
      <w:pPr>
        <w:pStyle w:val="Heading"/>
      </w:pPr>
      <w:bookmarkStart w:id="28" w:name="hois-arrising-from-cycles-of-pairwise-co"/>
      <w:bookmarkStart w:id="29" w:name="hois-in-a-mechanistic-resource-competiti"/>
      <w:bookmarkEnd w:id="28"/>
      <w:bookmarkEnd w:id="29"/>
      <w:r>
        <w:t xml:space="preserve">HOIs </w:t>
      </w:r>
      <w:r w:rsidR="00390672">
        <w:t>in a mechanistic resource competition model</w:t>
      </w:r>
    </w:p>
    <w:p w14:paraId="60EC86AD" w14:textId="696446AA" w:rsidR="00E74718" w:rsidRDefault="007F6090" w:rsidP="001C4C8E">
      <w:pPr>
        <w:spacing w:after="202"/>
        <w:contextualSpacing/>
      </w:pPr>
      <w:r>
        <w:t xml:space="preserve">To </w:t>
      </w:r>
      <w:r w:rsidR="00491490">
        <w:t xml:space="preserve">illustrate how </w:t>
      </w:r>
      <w:r w:rsidR="009E57BE">
        <w:t xml:space="preserve">we </w:t>
      </w:r>
      <w:r w:rsidR="00491490">
        <w:t xml:space="preserve">might detect </w:t>
      </w:r>
      <w:r w:rsidR="009E57BE">
        <w:t>and understand the mechanisms generating HOIs</w:t>
      </w:r>
      <w:r w:rsidR="00491490">
        <w:t xml:space="preserve"> </w:t>
      </w:r>
      <w:r w:rsidR="009E57BE">
        <w:t>in empirical data on species interactions</w:t>
      </w:r>
      <w:r w:rsidR="00491490">
        <w:t>, we</w:t>
      </w:r>
      <w:r>
        <w:t xml:space="preserve"> simulate competition among annual </w:t>
      </w:r>
      <w:r>
        <w:lastRenderedPageBreak/>
        <w:t xml:space="preserve">plants for a single shared resource using a mechanistic resource competition model.  We then </w:t>
      </w:r>
      <w:r w:rsidR="009E57BE">
        <w:t>fit species</w:t>
      </w:r>
      <w:r w:rsidR="00EB3314">
        <w:t xml:space="preserve">’ </w:t>
      </w:r>
      <w:r w:rsidR="009E57BE">
        <w:t>responses to interspecific competition</w:t>
      </w:r>
      <w:r>
        <w:t xml:space="preserve"> </w:t>
      </w:r>
      <w:r w:rsidR="009E57BE">
        <w:t xml:space="preserve">using a </w:t>
      </w:r>
      <w:r>
        <w:t xml:space="preserve">simple phenomenological competition model. By </w:t>
      </w:r>
      <w:r w:rsidR="004F3621">
        <w:t xml:space="preserve">considering </w:t>
      </w:r>
      <w:r>
        <w:t xml:space="preserve">the cases in which higher order interactions emerge </w:t>
      </w:r>
      <w:r w:rsidR="0044174E">
        <w:t>in this phenomenological description of the system</w:t>
      </w:r>
      <w:r>
        <w:t xml:space="preserve">, we can address the </w:t>
      </w:r>
      <w:r w:rsidR="000612C8">
        <w:t>processes causing</w:t>
      </w:r>
      <w:r>
        <w:t xml:space="preserve"> these interactions develop.</w:t>
      </w:r>
      <w:bookmarkStart w:id="30" w:name="resource-mechanistic-model"/>
      <w:bookmarkEnd w:id="30"/>
    </w:p>
    <w:p w14:paraId="4A3CD663" w14:textId="107C16CC" w:rsidR="00B93196" w:rsidRDefault="00390672" w:rsidP="00871ECE">
      <w:pPr>
        <w:spacing w:after="202"/>
        <w:contextualSpacing/>
      </w:pPr>
      <w:r>
        <w:t xml:space="preserve">Our mechanistic model is inspired by </w:t>
      </w:r>
      <w:commentRangeStart w:id="31"/>
      <w:commentRangeStart w:id="32"/>
      <w:commentRangeEnd w:id="31"/>
      <w:r w:rsidR="00BC6731">
        <w:rPr>
          <w:rStyle w:val="CommentReference"/>
        </w:rPr>
        <w:commentReference w:id="31"/>
      </w:r>
      <w:r>
        <w:t xml:space="preserve">annual </w:t>
      </w:r>
      <w:commentRangeEnd w:id="32"/>
      <w:r w:rsidR="005B1483">
        <w:rPr>
          <w:rStyle w:val="CommentReference"/>
        </w:rPr>
        <w:commentReference w:id="32"/>
      </w:r>
      <w:r>
        <w:t>plant communities</w:t>
      </w:r>
      <w:r w:rsidR="002E165A">
        <w:t xml:space="preserve"> growin</w:t>
      </w:r>
      <w:r w:rsidR="004F6781">
        <w:t>g</w:t>
      </w:r>
      <w:r w:rsidR="002E165A">
        <w:t xml:space="preserve"> in a Mediterranean climate</w:t>
      </w:r>
      <w:r w:rsidR="00871ECE">
        <w:t>.  I</w:t>
      </w:r>
      <w:r>
        <w:t xml:space="preserve">n this </w:t>
      </w:r>
      <w:r w:rsidR="002F1C5D">
        <w:t>system</w:t>
      </w:r>
      <w:r>
        <w:t xml:space="preserve">, rainfall </w:t>
      </w:r>
      <w:r w:rsidR="00282E26">
        <w:t>gene</w:t>
      </w:r>
      <w:r w:rsidR="00D93ED5">
        <w:t>r</w:t>
      </w:r>
      <w:r w:rsidR="00282E26">
        <w:t xml:space="preserve">ally </w:t>
      </w:r>
      <w:r>
        <w:t xml:space="preserve">starts in the </w:t>
      </w:r>
      <w:r w:rsidR="00282E26">
        <w:t xml:space="preserve">early </w:t>
      </w:r>
      <w:r>
        <w:t>winter and gradually declines through the spring while temperature and evaporative demand increase. Plants germinate in the winter and</w:t>
      </w:r>
      <w:r w:rsidR="00C2312B">
        <w:t xml:space="preserve"> grow until they</w:t>
      </w:r>
      <w:r>
        <w:t xml:space="preserve"> begin to flower in spring. By summer, most plants have completed flowering and produce seeds and die. </w:t>
      </w:r>
      <w:r w:rsidR="00871ECE">
        <w:t xml:space="preserve">In our model, </w:t>
      </w:r>
      <w:r>
        <w:t xml:space="preserve">we track a single pool of generic soil resources, </w:t>
      </w:r>
      <w:r w:rsidR="00C2312B">
        <w:t xml:space="preserve">most easily </w:t>
      </w:r>
      <w:r w:rsidR="00EB3314">
        <w:t xml:space="preserve">thought of </w:t>
      </w:r>
      <w:r w:rsidR="00C2312B">
        <w:t>as water given its timing of availability</w:t>
      </w:r>
      <w:r>
        <w:t xml:space="preserve">. </w:t>
      </w:r>
      <w:r w:rsidR="00E53D49">
        <w:t xml:space="preserve"> Importantly, this pool is not resupplied during the growing season.  </w:t>
      </w:r>
      <w:r>
        <w:t xml:space="preserve">As spring progresses, plants grow larger </w:t>
      </w:r>
      <w:r w:rsidR="00E53D49">
        <w:t xml:space="preserve">and use up </w:t>
      </w:r>
      <w:r w:rsidR="009514BB">
        <w:t>the pool of stored soil resources</w:t>
      </w:r>
      <w:r w:rsidR="00E53D49">
        <w:t xml:space="preserve">.  Because growth is resource dependent in our model, plant growth slows and eventually net growth is negative as resources are depleted. We make the assumption that when net plant growth stops, the optimal behavior of the plants is to </w:t>
      </w:r>
      <w:r w:rsidR="00D702AB">
        <w:t xml:space="preserve">stop producing </w:t>
      </w:r>
      <w:r>
        <w:t>vegetative bioma</w:t>
      </w:r>
      <w:r w:rsidR="00871ECE">
        <w:t>ss and start producing seeds</w:t>
      </w:r>
      <w:r w:rsidR="00E64622">
        <w:t xml:space="preserve">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p>
    <w:p w14:paraId="1AF97154" w14:textId="77777777" w:rsidR="00B93196" w:rsidRDefault="00390672">
      <w:pPr>
        <w:spacing w:after="202"/>
        <w:contextualSpacing/>
      </w:pPr>
      <w:r>
        <w:t>The model is expressed as a set of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7019"/>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2349522F" w:rsidR="00455957" w:rsidRDefault="008B3053"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S-</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610AB605"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CC2A77">
              <w:rPr>
                <w:noProof/>
              </w:rPr>
              <w:t>2</w:t>
            </w:r>
            <w:r w:rsidR="00AC7C1E">
              <w:rPr>
                <w:noProof/>
              </w:rPr>
              <w:fldChar w:fldCharType="end"/>
            </w:r>
            <w:r>
              <w:t>)</w:t>
            </w:r>
          </w:p>
        </w:tc>
      </w:tr>
    </w:tbl>
    <w:p w14:paraId="3DB42D78" w14:textId="09491F22"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gives the resource availability at time </w:t>
      </w:r>
      <m:oMath>
        <m:r>
          <w:rPr>
            <w:rFonts w:ascii="Cambria Math" w:hAnsi="Cambria Math"/>
          </w:rPr>
          <m:t>u</m:t>
        </m:r>
      </m:oMath>
      <w:r>
        <w:t xml:space="preserve">, and </w:t>
      </w:r>
      <m:oMath>
        <m:r>
          <w:rPr>
            <w:rFonts w:ascii="Cambria Math" w:hAnsi="Cambria Math"/>
          </w:rPr>
          <m:t>S</m:t>
        </m:r>
      </m:oMath>
      <w:r>
        <w:t xml:space="preserve"> gives the resource supply rat</w:t>
      </w:r>
      <w:r w:rsidR="00283422">
        <w:t>e</w:t>
      </w:r>
      <w:r>
        <w:t>. The final term express</w:t>
      </w:r>
      <w:r w:rsidR="00871ECE">
        <w:t xml:space="preserve">es the loss of resources due to </w:t>
      </w:r>
      <w:r>
        <w:t xml:space="preserve">uptake by plants. </w:t>
      </w:r>
      <w:r w:rsidR="00871ECE">
        <w:t>P</w:t>
      </w:r>
      <w:r>
        <w:t xml:space="preserve">lant biomass of </w:t>
      </w:r>
      <w:r>
        <w:lastRenderedPageBreak/>
        <w:t xml:space="preserve">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u</m:t>
            </m:r>
          </m:e>
        </m:d>
      </m:oMath>
      <w:r w:rsidR="009C4676">
        <w:t xml:space="preserve">, </w:t>
      </w:r>
      <w:r w:rsidR="009C4676" w:rsidRPr="009C4676">
        <w:rPr>
          <w:i/>
        </w:rPr>
        <w:t>s</w:t>
      </w:r>
      <w:r w:rsidR="009C4676">
        <w:t xml:space="preserve"> is the number of species in the community </w:t>
      </w:r>
      <w:r>
        <w:t xml:space="preserve">and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9C4676">
        <w:t xml:space="preserve">is the resource dependent uptake function for species </w:t>
      </w:r>
      <w:r w:rsidR="009C4676" w:rsidRPr="009C4676">
        <w:rPr>
          <w:i/>
        </w:rPr>
        <w:t>i</w:t>
      </w:r>
      <w:r>
        <w:t xml:space="preserve">. 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 xml:space="preserve">setting the resource supply rate </w:t>
      </w:r>
      <m:oMath>
        <m:r>
          <w:rPr>
            <w:rFonts w:ascii="Cambria Math" w:hAnsi="Cambria Math"/>
          </w:rPr>
          <m:t>S</m:t>
        </m:r>
      </m:oMath>
      <w:r>
        <w:t xml:space="preserve"> to zero</w:t>
      </w:r>
      <w:r w:rsidR="00D93ED5">
        <w:t>—</w:t>
      </w:r>
      <w:r w:rsidR="00B838FF">
        <w:t>resource availability starts out high and is gradually depleted (</w:t>
      </w:r>
      <w:r w:rsidR="00B838FF">
        <w:fldChar w:fldCharType="begin"/>
      </w:r>
      <w:r w:rsidR="00B838FF">
        <w:instrText xml:space="preserve"> REF _Ref514237815 \h </w:instrText>
      </w:r>
      <w:r w:rsidR="00B838FF">
        <w:fldChar w:fldCharType="separate"/>
      </w:r>
      <w:r w:rsidR="00CC2A77">
        <w:t xml:space="preserve">Figure </w:t>
      </w:r>
      <w:r w:rsidR="00CC2A77">
        <w:rPr>
          <w:noProof/>
        </w:rPr>
        <w:t>2</w:t>
      </w:r>
      <w:r w:rsidR="00B838FF">
        <w:fldChar w:fldCharType="end"/>
      </w:r>
      <w:r w:rsidR="00B838FF">
        <w:t xml:space="preserve"> a). </w:t>
      </w:r>
    </w:p>
    <w:p w14:paraId="4441285D" w14:textId="4816C4E5" w:rsidR="00B93196" w:rsidRPr="00455957" w:rsidRDefault="00390672" w:rsidP="00455957">
      <w:pPr>
        <w:spacing w:after="202"/>
        <w:contextualSpacing/>
      </w:pPr>
      <w:r>
        <w:t xml:space="preserve">Growth of each species </w:t>
      </w:r>
      <w:r w:rsidR="00AE2E61">
        <w:t xml:space="preserve">is simulated with a piecewise differential equation dependent on </w:t>
      </w:r>
      <w:r>
        <w:t>resource avai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7038"/>
        <w:gridCol w:w="724"/>
      </w:tblGrid>
      <w:tr w:rsidR="00455957"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0D4542C4" w:rsidR="00455957" w:rsidRDefault="008B3053"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gt;m</m:t>
                        </m:r>
                      </m:e>
                      <m:e>
                        <m:r>
                          <w:rPr>
                            <w:rFonts w:ascii="Cambria Math" w:hAnsi="Cambria Math"/>
                          </w:rPr>
                          <m:t>0,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e>
                    </m:eqArr>
                  </m:e>
                </m:d>
                <m:r>
                  <w:rPr>
                    <w:rFonts w:ascii="Cambria Math" w:hAnsi="Cambria Math"/>
                  </w:rPr>
                  <m:t>,</m:t>
                </m:r>
              </m:oMath>
            </m:oMathPara>
          </w:p>
        </w:tc>
        <w:tc>
          <w:tcPr>
            <w:tcW w:w="738" w:type="dxa"/>
            <w:vAlign w:val="center"/>
          </w:tcPr>
          <w:p w14:paraId="06117B59" w14:textId="7BA75178"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CC2A77">
              <w:rPr>
                <w:noProof/>
              </w:rPr>
              <w:t>3</w:t>
            </w:r>
            <w:r w:rsidR="00AC7C1E">
              <w:rPr>
                <w:noProof/>
              </w:rPr>
              <w:fldChar w:fldCharType="end"/>
            </w:r>
            <w:r>
              <w:t>)</w:t>
            </w:r>
          </w:p>
        </w:tc>
      </w:tr>
    </w:tbl>
    <w:p w14:paraId="5C4B5E77" w14:textId="238E6517" w:rsidR="00B93196" w:rsidRDefault="00F82748" w:rsidP="00E64622">
      <w:pPr>
        <w:spacing w:after="202"/>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conversion factor, </w:t>
      </w:r>
      <m:oMath>
        <m:r>
          <w:rPr>
            <w:rFonts w:ascii="Cambria Math" w:hAnsi="Cambria Math"/>
          </w:rPr>
          <m:t>m</m:t>
        </m:r>
      </m:oMath>
      <w:r w:rsidR="00390672">
        <w:t xml:space="preserve"> is a per biomass respiration and tissue loss rate, and as in the first equa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is </w:t>
      </w:r>
      <w:r w:rsidR="00E84F09">
        <w:t>a function giving</w:t>
      </w:r>
      <w:r w:rsidR="00390672">
        <w:t xml:space="preserve"> resource uptake rate.</w:t>
      </w:r>
      <w:r w:rsidR="00E64622">
        <w:t xml:space="preserve">  T</w:t>
      </w:r>
      <w:r w:rsidR="00390672">
        <w:t xml:space="preserve">he growth of each species stops whe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m:t>
        </m:r>
      </m:oMath>
      <w:r w:rsidR="00390672">
        <w:t xml:space="preserve"> meaning that biomass gained is equal to biomass lost to respiration and maintenance. </w:t>
      </w:r>
      <w:r w:rsidR="00E64622">
        <w:t>T</w:t>
      </w:r>
      <w:r w:rsidR="00390672">
        <w:t xml:space="preserve">he optimal behavior of the plant at this point is to stop growing and convert </w:t>
      </w:r>
      <w:r w:rsidR="009514BB">
        <w:t>all bi</w:t>
      </w:r>
      <w:r w:rsidR="0051421D">
        <w:t>om</w:t>
      </w:r>
      <w:r w:rsidR="009514BB">
        <w:t>ass</w:t>
      </w:r>
      <w:r w:rsidR="00390672">
        <w:t xml:space="preserve"> to seed mass. We impose this behavior on the model by</w:t>
      </w:r>
      <w:r w:rsidR="007F5B3C">
        <w:t xml:space="preserve"> setting growth to zero when resources fall to this point</w:t>
      </w:r>
      <w:r w:rsidR="00390672">
        <w:t>.</w:t>
      </w:r>
    </w:p>
    <w:p w14:paraId="5273D6F1" w14:textId="776B93CE" w:rsidR="00B93196" w:rsidRDefault="00390672">
      <w:pPr>
        <w:spacing w:after="202"/>
        <w:contextualSpacing/>
      </w:pPr>
      <w:r>
        <w:t>Different species are likely to have different rates of resource uptake</w:t>
      </w:r>
      <w:r w:rsidR="00B838FF">
        <w:t xml:space="preserve"> and growth</w:t>
      </w:r>
      <w:r>
        <w:t>. In our simulation</w:t>
      </w:r>
      <w:r w:rsidR="009C4676">
        <w:t>,</w:t>
      </w:r>
      <w:r>
        <w:t xml:space="preserve"> we assume a trade-off between rates of resource uptake at high resource availability and rates of resource uptake at low resource availability</w:t>
      </w:r>
      <w:r w:rsidR="003F7DD7">
        <w:t xml:space="preserve"> (</w:t>
      </w:r>
      <w:r w:rsidR="00B838FF">
        <w:fldChar w:fldCharType="begin"/>
      </w:r>
      <w:r w:rsidR="00B838FF">
        <w:instrText xml:space="preserve"> REF _Ref514237815 \h </w:instrText>
      </w:r>
      <w:r w:rsidR="00B838FF">
        <w:fldChar w:fldCharType="separate"/>
      </w:r>
      <w:r w:rsidR="00CC2A77">
        <w:t xml:space="preserve">Figure </w:t>
      </w:r>
      <w:r w:rsidR="00CC2A77">
        <w:rPr>
          <w:noProof/>
        </w:rPr>
        <w:t>2</w:t>
      </w:r>
      <w:r w:rsidR="00B838FF">
        <w:fldChar w:fldCharType="end"/>
      </w:r>
      <w:r w:rsidR="00B838FF">
        <w:t>c</w:t>
      </w:r>
      <w:r w:rsidR="003F7DD7">
        <w:t>)</w:t>
      </w:r>
      <w:r>
        <w:t xml:space="preserve">. This means that species which </w:t>
      </w:r>
      <w:r w:rsidR="00E8164E">
        <w:t xml:space="preserve">grow rapidly </w:t>
      </w:r>
      <w:r>
        <w:t xml:space="preserve">early in the season when resource availability is high </w:t>
      </w:r>
      <w:r w:rsidR="00E8164E">
        <w:t>will stop growing and produce seed earlier</w:t>
      </w:r>
      <w:r w:rsidR="00B838FF">
        <w:t xml:space="preserve"> (</w:t>
      </w:r>
      <w:r w:rsidR="00B838FF">
        <w:fldChar w:fldCharType="begin"/>
      </w:r>
      <w:r w:rsidR="00B838FF">
        <w:instrText xml:space="preserve"> REF _Ref514237815 \h </w:instrText>
      </w:r>
      <w:r w:rsidR="00B838FF">
        <w:fldChar w:fldCharType="separate"/>
      </w:r>
      <w:r w:rsidR="00CC2A77">
        <w:t xml:space="preserve">Figure </w:t>
      </w:r>
      <w:r w:rsidR="00CC2A77">
        <w:rPr>
          <w:noProof/>
        </w:rPr>
        <w:t>2</w:t>
      </w:r>
      <w:r w:rsidR="00B838FF">
        <w:fldChar w:fldCharType="end"/>
      </w:r>
      <w:r w:rsidR="00B838FF">
        <w:t>b)</w:t>
      </w:r>
      <w:r>
        <w:t xml:space="preserve">. In contrast, </w:t>
      </w:r>
      <w:r>
        <w:lastRenderedPageBreak/>
        <w:t>species that grow slower early in the growing season are able to persist later into the season when resource availability is low</w:t>
      </w:r>
      <w:r w:rsidR="00E8164E">
        <w:t xml:space="preserve">.  </w:t>
      </w:r>
    </w:p>
    <w:p w14:paraId="4109C1FA" w14:textId="3EC5BBB2" w:rsidR="00B93196" w:rsidRDefault="00E8164E">
      <w:pPr>
        <w:spacing w:after="202"/>
        <w:contextualSpacing/>
      </w:pPr>
      <w:r>
        <w:t>T</w:t>
      </w:r>
      <w:r w:rsidR="00390672">
        <w:t xml:space="preserve">his trade-off </w:t>
      </w:r>
      <w:r w:rsidR="004F6781">
        <w:t xml:space="preserve">betweeen </w:t>
      </w:r>
      <w:r w:rsidR="00390672">
        <w:t xml:space="preserve">species </w:t>
      </w:r>
      <w:r>
        <w:t xml:space="preserve">in early </w:t>
      </w:r>
      <w:r w:rsidR="00B838FF">
        <w:t xml:space="preserve">and </w:t>
      </w:r>
      <w:r>
        <w:t xml:space="preserve">late season growth rates is produced by giving each species </w:t>
      </w:r>
      <m:oMath>
        <m:r>
          <w:rPr>
            <w:rFonts w:ascii="Cambria Math" w:hAnsi="Cambria Math"/>
          </w:rPr>
          <m:t>i</m:t>
        </m:r>
      </m:oMath>
      <w:r w:rsidR="00390672">
        <w:t xml:space="preserve"> a </w:t>
      </w:r>
      <w:r w:rsidR="00EB3314">
        <w:t xml:space="preserve">saturating Monod </w:t>
      </w:r>
      <w:r w:rsidR="00390672">
        <w:t>resource uptake function</w:t>
      </w:r>
      <w:r w:rsidR="00EB3314">
        <w:t xml:space="preserve"> </w:t>
      </w:r>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BA2597">
        <w:rPr>
          <w:noProof/>
        </w:rPr>
        <w:t>(Miller and Klausmeier 2017)</w:t>
      </w:r>
      <w:r w:rsidR="00E84F09">
        <w:fldChar w:fldCharType="end"/>
      </w:r>
      <w:r w:rsidR="00E84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455957" w14:paraId="3949F755" w14:textId="77777777" w:rsidTr="00762A58">
        <w:trPr>
          <w:trHeight w:val="503"/>
        </w:trPr>
        <w:tc>
          <w:tcPr>
            <w:tcW w:w="918" w:type="dxa"/>
            <w:vAlign w:val="center"/>
          </w:tcPr>
          <w:p w14:paraId="2E637946" w14:textId="77777777" w:rsidR="00455957" w:rsidRDefault="00455957" w:rsidP="00762A58">
            <w:pPr>
              <w:spacing w:after="202"/>
              <w:ind w:firstLine="0"/>
              <w:contextualSpacing/>
              <w:jc w:val="center"/>
            </w:pPr>
          </w:p>
        </w:tc>
        <w:tc>
          <w:tcPr>
            <w:tcW w:w="7200" w:type="dxa"/>
            <w:vAlign w:val="center"/>
          </w:tcPr>
          <w:p w14:paraId="39304A06" w14:textId="77777777" w:rsidR="00455957" w:rsidRDefault="008B3053" w:rsidP="00762A58">
            <w:pPr>
              <w:spacing w:after="202"/>
              <w:contextualSpacing/>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R</m:t>
                    </m:r>
                  </m:den>
                </m:f>
                <m:r>
                  <w:rPr>
                    <w:rFonts w:ascii="Cambria Math" w:hAnsi="Cambria Math"/>
                  </w:rPr>
                  <m:t>,</m:t>
                </m:r>
              </m:oMath>
            </m:oMathPara>
          </w:p>
        </w:tc>
        <w:tc>
          <w:tcPr>
            <w:tcW w:w="738" w:type="dxa"/>
            <w:vAlign w:val="center"/>
          </w:tcPr>
          <w:p w14:paraId="0C94889F" w14:textId="56AE9B0E"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CC2A77">
              <w:rPr>
                <w:noProof/>
              </w:rPr>
              <w:t>4</w:t>
            </w:r>
            <w:r w:rsidR="00AC7C1E">
              <w:rPr>
                <w:noProof/>
              </w:rPr>
              <w:fldChar w:fldCharType="end"/>
            </w:r>
            <w:r>
              <w:t>)</w:t>
            </w:r>
          </w:p>
        </w:tc>
      </w:tr>
    </w:tbl>
    <w:p w14:paraId="2CFB29CA" w14:textId="3B6D77BE" w:rsidR="00635361" w:rsidRDefault="00E84F09" w:rsidP="00BC6731">
      <w:pPr>
        <w:spacing w:after="202"/>
        <w:ind w:firstLine="0"/>
        <w:contextualSpacing/>
      </w:pPr>
      <w:r>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 xml:space="preserve"> is the half-saturation constant of resource capture.  </w:t>
      </w:r>
      <w:r w:rsidR="00EB3314">
        <w:t xml:space="preserve">In our simulations the species with the highest maximum resource uptake rate </w:t>
      </w:r>
      <m:oMath>
        <m:r>
          <w:rPr>
            <w:rFonts w:ascii="Cambria Math" w:hAnsi="Cambria Math"/>
          </w:rPr>
          <m:t>r</m:t>
        </m:r>
      </m:oMath>
      <w:r w:rsidR="00EB3314">
        <w:t xml:space="preserve">, has the highest half-saturation constant </w:t>
      </w:r>
      <m:oMath>
        <m:r>
          <w:rPr>
            <w:rFonts w:ascii="Cambria Math" w:hAnsi="Cambria Math"/>
          </w:rPr>
          <m:t>k</m:t>
        </m:r>
      </m:oMath>
      <w:r w:rsidR="00EB3314">
        <w:t xml:space="preserve">, and the species with slowest maximum resource uptake rate has the lowest half-saturation constant. </w:t>
      </w:r>
      <w:r w:rsidR="00390672">
        <w:t>The resource upta</w:t>
      </w:r>
      <w:r w:rsidR="00696E1C">
        <w:t xml:space="preserve">ke curves result in </w:t>
      </w:r>
      <w:r w:rsidR="00EB3314">
        <w:t xml:space="preserve">species-specific </w:t>
      </w:r>
      <w:r w:rsidR="00696E1C">
        <w:t xml:space="preserve">growth and phenology for </w:t>
      </w:r>
      <w:r w:rsidR="00FD5022">
        <w:t>the three species we model here</w:t>
      </w:r>
      <w:r w:rsidR="00B838FF">
        <w:t xml:space="preserve">, </w:t>
      </w:r>
      <w:r w:rsidR="00844A96">
        <w:t xml:space="preserve">and term </w:t>
      </w:r>
      <w:r w:rsidR="00B838FF">
        <w:t>‘early’, ‘mid’ and ‘late’ (</w:t>
      </w:r>
      <w:r w:rsidR="00B838FF">
        <w:fldChar w:fldCharType="begin"/>
      </w:r>
      <w:r w:rsidR="00B838FF">
        <w:instrText xml:space="preserve"> REF _Ref514237815 \h </w:instrText>
      </w:r>
      <w:r w:rsidR="00B838FF">
        <w:fldChar w:fldCharType="separate"/>
      </w:r>
      <w:r w:rsidR="00CC2A77">
        <w:t xml:space="preserve">Figure </w:t>
      </w:r>
      <w:r w:rsidR="00CC2A77">
        <w:rPr>
          <w:noProof/>
        </w:rPr>
        <w:t>2</w:t>
      </w:r>
      <w:r w:rsidR="00B838FF">
        <w:fldChar w:fldCharType="end"/>
      </w:r>
      <w:r w:rsidR="00B838FF">
        <w:t>)</w:t>
      </w:r>
      <w:r w:rsidR="003F7DD7">
        <w:t xml:space="preserve">. </w:t>
      </w:r>
      <w:r w:rsidR="00635361">
        <w:t xml:space="preserve">The differences in the timing of growth of species in this model recreates important functional differences between species observed empirically in this system </w:t>
      </w:r>
      <w:r w:rsidR="00635361">
        <w:fldChar w:fldCharType="begin"/>
      </w:r>
      <w:r w:rsidR="00635361">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shortTitle":"Phenology effects on invasion success","journalAbbreviation":"Ecology","author":[{"family":"Godoy","given":"Oscar"},{"family":"Levine","given":"Jonathan M."}],"issued":{"date-parts":[["2013",7,31]]}}}],"schema":"https://github.com/citation-style-language/schema/raw/master/csl-citation.json"} </w:instrText>
      </w:r>
      <w:r w:rsidR="00635361">
        <w:fldChar w:fldCharType="separate"/>
      </w:r>
      <w:r w:rsidR="00635361">
        <w:rPr>
          <w:noProof/>
        </w:rPr>
        <w:t>(Godoy and Levine 2013)</w:t>
      </w:r>
      <w:r w:rsidR="00635361">
        <w:fldChar w:fldCharType="end"/>
      </w:r>
      <w:r w:rsidR="00635361">
        <w:t>.</w:t>
      </w:r>
    </w:p>
    <w:p w14:paraId="26FF65B1" w14:textId="7394669E" w:rsidR="00696E1C" w:rsidRDefault="00390672" w:rsidP="00455957">
      <w:pPr>
        <w:spacing w:after="202"/>
        <w:contextualSpacing/>
      </w:pPr>
      <w:r>
        <w:t xml:space="preserve">So </w:t>
      </w:r>
      <w:r w:rsidR="00163557">
        <w:t>far,</w:t>
      </w:r>
      <w:r>
        <w:t xml:space="preserve"> we have described a model </w:t>
      </w:r>
      <w:r w:rsidR="00FE3A4F">
        <w:t xml:space="preserve">of growth dynamics </w:t>
      </w:r>
      <w:r>
        <w:t xml:space="preserve">in continuous time </w:t>
      </w:r>
      <w:r w:rsidR="00694199">
        <w:rPr>
          <w:i/>
        </w:rPr>
        <w:t>u</w:t>
      </w:r>
      <w:r w:rsidR="00694199">
        <w:t xml:space="preserve"> </w:t>
      </w:r>
      <w:r>
        <w:t xml:space="preserve">within a single generation. By contrast, </w:t>
      </w:r>
      <w:r w:rsidR="00C106A4">
        <w:t xml:space="preserve">for fitting the phenomenological competition models, </w:t>
      </w:r>
      <w:r>
        <w:t xml:space="preserve">we track </w:t>
      </w:r>
      <w:r w:rsidR="00C05EBC">
        <w:t xml:space="preserve">the </w:t>
      </w:r>
      <w:r>
        <w:t xml:space="preserve">total population size of each generation at a discrete annual time </w:t>
      </w:r>
      <m:oMath>
        <m:r>
          <w:rPr>
            <w:rFonts w:ascii="Cambria Math" w:hAnsi="Cambria Math"/>
          </w:rPr>
          <m:t>t</m:t>
        </m:r>
      </m:oMath>
      <w:r>
        <w:t xml:space="preserve">. To calculate the total population size of each species </w:t>
      </w:r>
      <w:r w:rsidR="00C106A4">
        <w:t>in year</w:t>
      </w:r>
      <w:r>
        <w:t xml:space="preserve"> </w:t>
      </w:r>
      <m:oMath>
        <m:r>
          <w:rPr>
            <w:rFonts w:ascii="Cambria Math" w:hAnsi="Cambria Math"/>
          </w:rPr>
          <m:t>t+1</m:t>
        </m:r>
      </m:oMath>
      <w:r>
        <w:t xml:space="preserve"> we take each species’ maximum vegetative biomass during the growing season, multiply that by a conversion factor </w:t>
      </w:r>
      <m:oMath>
        <m:r>
          <w:rPr>
            <w:rFonts w:ascii="Cambria Math" w:hAnsi="Cambria Math"/>
          </w:rPr>
          <m:t>c</m:t>
        </m:r>
      </m:oMath>
      <w:r>
        <w:t xml:space="preserve"> to get </w:t>
      </w:r>
      <w:r w:rsidR="00B838FF">
        <w:t>total number of s</w:t>
      </w:r>
      <w:r>
        <w:t>eed</w:t>
      </w:r>
      <w:r w:rsidR="00B838FF">
        <w:t>s</w:t>
      </w:r>
      <w:r>
        <w:t xml:space="preserve"> </w:t>
      </w:r>
      <w:r w:rsidR="00B838FF">
        <w:t>produced</w:t>
      </w:r>
      <w:r>
        <w:t>. Th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0578D42C" w:rsidR="00455957" w:rsidRDefault="008B3053"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t+1</m:t>
                    </m:r>
                  </m:sub>
                </m:sSub>
                <m:r>
                  <w:rPr>
                    <w:rFonts w:ascii="Cambria Math" w:hAnsi="Cambria Math"/>
                  </w:rPr>
                  <m:t>=c</m:t>
                </m:r>
                <m:sSub>
                  <m:sSubPr>
                    <m:ctrlPr>
                      <w:rPr>
                        <w:rFonts w:ascii="Cambria Math" w:hAnsi="Cambria Math"/>
                        <w:i/>
                      </w:rPr>
                    </m:ctrlPr>
                  </m:sSub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e>
                  <m:sub>
                    <m:r>
                      <w:rPr>
                        <w:rFonts w:ascii="Cambria Math" w:hAnsi="Cambria Math"/>
                      </w:rPr>
                      <m:t>t</m:t>
                    </m:r>
                  </m:sub>
                </m:sSub>
                <m:r>
                  <w:rPr>
                    <w:rFonts w:ascii="Cambria Math" w:hAnsi="Cambria Math"/>
                  </w:rPr>
                  <m:t>,</m:t>
                </m:r>
              </m:oMath>
            </m:oMathPara>
          </w:p>
        </w:tc>
        <w:tc>
          <w:tcPr>
            <w:tcW w:w="738" w:type="dxa"/>
            <w:vAlign w:val="center"/>
          </w:tcPr>
          <w:p w14:paraId="29DF05E3" w14:textId="5F3E1C8A"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CC2A77">
              <w:rPr>
                <w:noProof/>
              </w:rPr>
              <w:t>5</w:t>
            </w:r>
            <w:r w:rsidR="00AC7C1E">
              <w:rPr>
                <w:noProof/>
              </w:rPr>
              <w:fldChar w:fldCharType="end"/>
            </w:r>
            <w:r>
              <w:t>)</w:t>
            </w:r>
          </w:p>
        </w:tc>
      </w:tr>
    </w:tbl>
    <w:p w14:paraId="3F5DF659" w14:textId="46F7E39D" w:rsidR="00515D8D" w:rsidRDefault="00390672" w:rsidP="00973FCF">
      <w:pPr>
        <w:spacing w:after="202"/>
        <w:ind w:firstLine="0"/>
        <w:contextualSpacing/>
      </w:pPr>
      <w:r>
        <w:lastRenderedPageBreak/>
        <w:t xml:space="preserve">where </w:t>
      </w:r>
      <m:oMath>
        <m:sSub>
          <m:sSubPr>
            <m:ctrlPr>
              <w:rPr>
                <w:rFonts w:ascii="Cambria Math" w:hAnsi="Cambria Math"/>
              </w:rPr>
            </m:ctrlPr>
          </m:sSubPr>
          <m:e>
            <m:r>
              <w:rPr>
                <w:rFonts w:ascii="Cambria Math" w:hAnsi="Cambria Math"/>
              </w:rPr>
              <m:t>n</m:t>
            </m:r>
          </m:e>
          <m:sub>
            <m:r>
              <w:rPr>
                <w:rFonts w:ascii="Cambria Math" w:hAnsi="Cambria Math"/>
              </w:rPr>
              <m:t>i,t+1</m:t>
            </m:r>
          </m:sub>
        </m:sSub>
      </m:oMath>
      <w:r>
        <w:t xml:space="preserve"> is the number of seeds produced</w:t>
      </w:r>
      <w:r w:rsidR="006E4B1F">
        <w:t xml:space="preserve"> at the end of the growing season</w:t>
      </w:r>
      <w:r w:rsidR="00140180">
        <w:t>, and therefore available to start the next years population growth</w:t>
      </w:r>
      <w:r>
        <w:t xml:space="preserve">. </w:t>
      </w:r>
      <w:r w:rsidR="00F31E08">
        <w:t>W</w:t>
      </w:r>
      <w:r>
        <w:t>e assume that there is no seed mortality between years and all seeds germinate.</w:t>
      </w:r>
      <w:r w:rsidR="001C1125">
        <w:t xml:space="preserve"> </w:t>
      </w:r>
      <w:r>
        <w:t xml:space="preserve">We simulate these dynamics using the ordinary differential equation solvers package </w:t>
      </w:r>
      <w:r w:rsidR="006E4B1F" w:rsidRPr="006E4B1F">
        <w:rPr>
          <w:rFonts w:ascii="Lucida Console" w:hAnsi="Lucida Console" w:cs="Arial"/>
        </w:rPr>
        <w:t>desolve</w:t>
      </w:r>
      <w:r>
        <w:t xml:space="preserve"> in the statistical program </w:t>
      </w:r>
      <w:r w:rsidRPr="006E4B1F">
        <w:rPr>
          <w:rFonts w:cs="Times New Roman"/>
        </w:rPr>
        <w:t>R</w:t>
      </w:r>
      <w:r w:rsidR="006E4B1F" w:rsidRPr="006E4B1F">
        <w:rPr>
          <w:rFonts w:cs="Times New Roman"/>
        </w:rPr>
        <w:t xml:space="preserve"> </w:t>
      </w:r>
      <w:r w:rsidR="006E4B1F" w:rsidRPr="006E4B1F">
        <w:rPr>
          <w:rFonts w:cs="Times New Roman"/>
        </w:rPr>
        <w:fldChar w:fldCharType="begin"/>
      </w:r>
      <w:r w:rsidR="006E4B1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cs="Times New Roman"/>
        </w:rPr>
        <w:fldChar w:fldCharType="separate"/>
      </w:r>
      <w:r w:rsidR="006E4B1F" w:rsidRPr="006E4B1F">
        <w:rPr>
          <w:rFonts w:cs="Times New Roman"/>
        </w:rPr>
        <w:t>(R Core Team 2015)</w:t>
      </w:r>
      <w:r w:rsidR="006E4B1F" w:rsidRPr="006E4B1F">
        <w:rPr>
          <w:rFonts w:cs="Times New Roman"/>
        </w:rPr>
        <w:fldChar w:fldCharType="end"/>
      </w:r>
      <w:r>
        <w:t>. Simulation parameters and code to run the simulations are given in the supporting information.</w:t>
      </w:r>
      <w:r w:rsidR="00515D8D">
        <w:t xml:space="preserve">  </w:t>
      </w:r>
    </w:p>
    <w:p w14:paraId="6721D678" w14:textId="61C6333B" w:rsidR="00B93196" w:rsidRDefault="00515D8D" w:rsidP="00CE658F">
      <w:pPr>
        <w:spacing w:after="202"/>
        <w:contextualSpacing/>
      </w:pPr>
      <w:bookmarkStart w:id="33" w:name="response-surface-experiment"/>
      <w:bookmarkEnd w:id="33"/>
      <w:r>
        <w:t>Finally</w:t>
      </w:r>
      <w:r w:rsidR="00CE658F">
        <w:t>,</w:t>
      </w:r>
      <w:r>
        <w:t xml:space="preserve"> </w:t>
      </w:r>
      <w:r w:rsidR="00390672">
        <w:t>we</w:t>
      </w:r>
      <w:r w:rsidR="00CE658F">
        <w:t xml:space="preserve"> used </w:t>
      </w:r>
      <w:r w:rsidR="00B838FF">
        <w:t xml:space="preserve">this </w:t>
      </w:r>
      <w:r w:rsidR="00CE658F">
        <w:t>mechanistic model to</w:t>
      </w:r>
      <w:r w:rsidR="00390672">
        <w:t xml:space="preserve"> simulate</w:t>
      </w:r>
      <w:r w:rsidR="00CE658F">
        <w:t xml:space="preserve"> plant growth </w:t>
      </w:r>
      <w:r w:rsidR="00F95D7B">
        <w:t xml:space="preserve">when faced with </w:t>
      </w:r>
      <w:r w:rsidR="00542765">
        <w:t>a range of densities</w:t>
      </w:r>
      <w:r w:rsidR="00F95D7B">
        <w:t xml:space="preserve"> of one or two other competitors</w:t>
      </w:r>
      <w:r w:rsidR="00542765">
        <w:t xml:space="preserve">, and from these simulated data we fit a </w:t>
      </w:r>
      <w:r w:rsidR="007C13D7">
        <w:t xml:space="preserve">phenomenological competition </w:t>
      </w:r>
      <w:r w:rsidR="00542765">
        <w:t>model</w:t>
      </w:r>
      <w:r w:rsidR="007C13D7">
        <w:t xml:space="preserve">.  </w:t>
      </w:r>
      <w:r w:rsidR="00A33854">
        <w:t xml:space="preserve">In the </w:t>
      </w:r>
      <w:r w:rsidR="00542765">
        <w:t xml:space="preserve">simulated experiment </w:t>
      </w:r>
      <w:r w:rsidR="00390672">
        <w:t xml:space="preserve">each of the three species </w:t>
      </w:r>
      <w:r w:rsidR="00542765">
        <w:t xml:space="preserve">are </w:t>
      </w:r>
      <w:r w:rsidR="00390672">
        <w:t xml:space="preserve">grown against </w:t>
      </w:r>
      <w:r w:rsidR="00542765">
        <w:t>increasing densities of either one interspecific competitor species or two interspecific competitor species at once</w:t>
      </w:r>
      <w:r w:rsidR="00390672">
        <w:t>.</w:t>
      </w:r>
      <w:r w:rsidR="00366E5F">
        <w:t xml:space="preserve"> </w:t>
      </w:r>
      <w:r w:rsidR="005E7D95">
        <w:t xml:space="preserve">For each </w:t>
      </w:r>
      <w:r w:rsidR="00542765">
        <w:t>simulation</w:t>
      </w:r>
      <w:r w:rsidR="005E7D95">
        <w:t>, w</w:t>
      </w:r>
      <w:r w:rsidR="00390672">
        <w:t>e calculate</w:t>
      </w:r>
      <w:r w:rsidR="005E7D95">
        <w:t>d</w:t>
      </w:r>
      <w:r w:rsidR="00390672">
        <w:t xml:space="preserve"> the per capita reproductive output of the focal species and fit </w:t>
      </w:r>
      <w:r w:rsidR="002A58BE">
        <w:t xml:space="preserve">the </w:t>
      </w:r>
      <w:r w:rsidR="00390672">
        <w:t xml:space="preserve">phenomenological competition models </w:t>
      </w:r>
      <w:r w:rsidR="002A58BE">
        <w:t xml:space="preserve">described in the next section </w:t>
      </w:r>
      <w:r w:rsidR="00390672">
        <w:t xml:space="preserve">to our simulated </w:t>
      </w:r>
      <w:r w:rsidR="002A58BE">
        <w:t xml:space="preserve">experimental </w:t>
      </w:r>
      <w:r w:rsidR="00390672">
        <w:t xml:space="preserve">data. </w:t>
      </w:r>
    </w:p>
    <w:p w14:paraId="182DB920" w14:textId="77777777" w:rsidR="00B93196" w:rsidRDefault="00390672">
      <w:pPr>
        <w:pStyle w:val="Heading2"/>
      </w:pPr>
      <w:bookmarkStart w:id="34" w:name="phenomenological-annual-plant-model"/>
      <w:bookmarkEnd w:id="34"/>
      <w:r>
        <w:t>Phenomenological annual plant model</w:t>
      </w:r>
    </w:p>
    <w:p w14:paraId="2D23B9F2" w14:textId="5125F73F" w:rsidR="00B93196" w:rsidRDefault="00390672">
      <w:pPr>
        <w:spacing w:after="202"/>
        <w:contextualSpacing/>
      </w:pPr>
      <w:r>
        <w:t>We model annual plant competition in terms of the decline in per capita reproductive output 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t</m:t>
            </m:r>
          </m:sub>
        </m:sSub>
      </m:oMath>
      <w:r>
        <w:t xml:space="preserve">). We </w:t>
      </w:r>
      <w:r w:rsidR="00F90404">
        <w:t>tested</w:t>
      </w:r>
      <w:r w:rsidR="003840B0">
        <w:t xml:space="preserve"> two different</w:t>
      </w:r>
      <w:r>
        <w:t xml:space="preserve"> phenomenological competition </w:t>
      </w:r>
      <w:r w:rsidR="003840B0">
        <w:t xml:space="preserve">models.  The first </w:t>
      </w:r>
      <w:r>
        <w:t>has been used</w:t>
      </w:r>
      <w:r w:rsidR="007A229F">
        <w:t xml:space="preserve"> in</w:t>
      </w:r>
      <w:r>
        <w:t xml:space="preserve"> a number</w:t>
      </w:r>
      <w:r w:rsidR="00EF4366">
        <w:t xml:space="preserve"> of</w:t>
      </w:r>
      <w:r>
        <w:t xml:space="preserve"> empirical studies of annual plant </w:t>
      </w:r>
      <w:r w:rsidR="009514BB">
        <w:t xml:space="preserve">competition </w:t>
      </w:r>
      <w:r w:rsidR="004F6781">
        <w:t xml:space="preserve">(e.g. Kraft et al. </w:t>
      </w:r>
      <w:r w:rsidR="009514BB">
        <w:fldChar w:fldCharType="begin"/>
      </w:r>
      <w:r w:rsidR="004F6781">
        <w:instrText xml:space="preserve"> ADDIN ZOTERO_ITEM CSL_CITATION {"citationID":"SOATqPsI","properties":{"formattedCitation":"(2015)","plainCitation":"(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uppress-author":true}],"schema":"https://github.com/citation-style-language/schema/raw/master/csl-citation.json"} (</w:instrText>
      </w:r>
      <w:r w:rsidR="009514BB">
        <w:fldChar w:fldCharType="separate"/>
      </w:r>
      <w:r w:rsidR="004F6781">
        <w:rPr>
          <w:noProof/>
        </w:rPr>
        <w:t>(2015)</w:t>
      </w:r>
      <w:r w:rsidR="009514BB">
        <w:fldChar w:fldCharType="end"/>
      </w:r>
      <w:r w:rsidR="004F6781">
        <w: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5D326CB4" w14:textId="77777777" w:rsidTr="00762A58">
        <w:trPr>
          <w:trHeight w:val="503"/>
        </w:trPr>
        <w:tc>
          <w:tcPr>
            <w:tcW w:w="918" w:type="dxa"/>
            <w:vAlign w:val="center"/>
          </w:tcPr>
          <w:p w14:paraId="4EA15107" w14:textId="77777777" w:rsidR="00455957" w:rsidRDefault="00455957" w:rsidP="00762A58">
            <w:pPr>
              <w:spacing w:after="202"/>
              <w:ind w:firstLine="0"/>
              <w:contextualSpacing/>
              <w:jc w:val="center"/>
            </w:pPr>
          </w:p>
        </w:tc>
        <w:tc>
          <w:tcPr>
            <w:tcW w:w="7200" w:type="dxa"/>
            <w:vAlign w:val="center"/>
          </w:tcPr>
          <w:p w14:paraId="1DAE6AC3" w14:textId="164FE194" w:rsidR="00455957" w:rsidRDefault="008B3053" w:rsidP="00762A5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47427FEC" w14:textId="7AC27C1F"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CC2A77">
              <w:rPr>
                <w:noProof/>
              </w:rPr>
              <w:t>6</w:t>
            </w:r>
            <w:r w:rsidR="00AC7C1E">
              <w:rPr>
                <w:noProof/>
              </w:rPr>
              <w:fldChar w:fldCharType="end"/>
            </w:r>
            <w:r>
              <w:t>)</w:t>
            </w:r>
          </w:p>
        </w:tc>
      </w:tr>
    </w:tbl>
    <w:p w14:paraId="72812BC6" w14:textId="222984BF" w:rsidR="00B93196" w:rsidRDefault="00A6374E" w:rsidP="00A6374E">
      <w:pPr>
        <w:spacing w:after="202"/>
        <w:ind w:firstLine="0"/>
        <w:contextualSpacing/>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w:t>
      </w:r>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gt;0</m:t>
        </m:r>
      </m:oMath>
      <w:r>
        <w:t xml:space="preserve"> is a species</w:t>
      </w:r>
      <w:r w:rsidR="00CC0BA7">
        <w:t>-</w:t>
      </w:r>
      <w:r>
        <w:t>specific parameter controlling</w:t>
      </w:r>
      <w:r w:rsidR="00390672">
        <w:t xml:space="preserve"> how steep fecundity declines with competition in general. </w:t>
      </w:r>
    </w:p>
    <w:p w14:paraId="0E62807F" w14:textId="1D9996EC" w:rsidR="003840B0" w:rsidRDefault="003840B0" w:rsidP="00A6374E">
      <w:pPr>
        <w:spacing w:after="202"/>
        <w:ind w:firstLine="0"/>
        <w:contextualSpacing/>
      </w:pPr>
      <w:r>
        <w:tab/>
        <w:t xml:space="preserve">We also fit </w:t>
      </w:r>
      <w:r w:rsidR="007543E5">
        <w:t xml:space="preserve">a second </w:t>
      </w:r>
      <w:r>
        <w:t xml:space="preserve">model </w:t>
      </w:r>
      <w:r w:rsidR="002B6912">
        <w:t>in which the effects of each species are modified with a</w:t>
      </w:r>
      <w:r w:rsidR="00FA4B01">
        <w:t xml:space="preserve"> separate </w:t>
      </w:r>
      <w:r w:rsidR="002B6912">
        <w:t xml:space="preserve">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oMath>
      <w:r w:rsidR="002B6912">
        <w:t xml:space="preserve"> where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 xml:space="preserve">&gt;0, </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3840B0" w14:paraId="3BCF2245" w14:textId="77777777" w:rsidTr="002B6912">
        <w:trPr>
          <w:trHeight w:val="503"/>
        </w:trPr>
        <w:tc>
          <w:tcPr>
            <w:tcW w:w="891" w:type="dxa"/>
            <w:vAlign w:val="center"/>
          </w:tcPr>
          <w:p w14:paraId="7225F48F" w14:textId="77777777" w:rsidR="003840B0" w:rsidRDefault="003840B0" w:rsidP="00B353DB">
            <w:pPr>
              <w:spacing w:after="202"/>
              <w:ind w:firstLine="0"/>
              <w:contextualSpacing/>
              <w:jc w:val="center"/>
            </w:pPr>
          </w:p>
        </w:tc>
        <w:tc>
          <w:tcPr>
            <w:tcW w:w="7020" w:type="dxa"/>
            <w:vAlign w:val="center"/>
          </w:tcPr>
          <w:p w14:paraId="35240E1B" w14:textId="2EE3E18B" w:rsidR="003840B0" w:rsidRDefault="008B3053" w:rsidP="00B353D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Sup>
                          <m:sSubSupPr>
                            <m:ctrlPr>
                              <w:rPr>
                                <w:rFonts w:ascii="Cambria Math" w:hAnsi="Cambria Math"/>
                                <w:i/>
                              </w:rPr>
                            </m:ctrlPr>
                          </m:sSub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d>
                          </m:e>
                          <m:sub>
                            <m:r>
                              <w:rPr>
                                <w:rFonts w:ascii="Cambria Math" w:hAnsi="Cambria Math"/>
                              </w:rPr>
                              <m:t>i</m:t>
                            </m:r>
                          </m:sub>
                          <m:sup>
                            <m:sSub>
                              <m:sSubPr>
                                <m:ctrlPr>
                                  <w:rPr>
                                    <w:rFonts w:ascii="Cambria Math" w:hAnsi="Cambria Math"/>
                                    <w:i/>
                                  </w:rPr>
                                </m:ctrlPr>
                              </m:sSubPr>
                              <m:e>
                                <m:r>
                                  <w:rPr>
                                    <w:rFonts w:ascii="Cambria Math" w:hAnsi="Cambria Math"/>
                                  </w:rPr>
                                  <m:t>τ</m:t>
                                </m:r>
                              </m:e>
                              <m:sub>
                                <m:r>
                                  <w:rPr>
                                    <w:rFonts w:ascii="Cambria Math" w:hAnsi="Cambria Math"/>
                                  </w:rPr>
                                  <m:t>ij</m:t>
                                </m:r>
                              </m:sub>
                            </m:sSub>
                          </m:sup>
                        </m:sSubSup>
                      </m:e>
                    </m:nary>
                  </m:den>
                </m:f>
                <m:r>
                  <w:rPr>
                    <w:rFonts w:ascii="Cambria Math" w:hAnsi="Cambria Math"/>
                  </w:rPr>
                  <m:t xml:space="preserve">. </m:t>
                </m:r>
              </m:oMath>
            </m:oMathPara>
          </w:p>
        </w:tc>
        <w:tc>
          <w:tcPr>
            <w:tcW w:w="729" w:type="dxa"/>
            <w:vAlign w:val="center"/>
          </w:tcPr>
          <w:p w14:paraId="433DFAE6" w14:textId="09060DD9" w:rsidR="003840B0" w:rsidRDefault="003840B0" w:rsidP="00B353D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CC2A77">
              <w:rPr>
                <w:noProof/>
              </w:rPr>
              <w:t>7</w:t>
            </w:r>
            <w:r>
              <w:rPr>
                <w:noProof/>
              </w:rPr>
              <w:fldChar w:fldCharType="end"/>
            </w:r>
            <w:r>
              <w:t>)</w:t>
            </w:r>
          </w:p>
        </w:tc>
      </w:tr>
    </w:tbl>
    <w:p w14:paraId="58F74739" w14:textId="0B27DA18" w:rsidR="00B93196" w:rsidRDefault="002B6912" w:rsidP="00CC0BA7">
      <w:pPr>
        <w:spacing w:after="202"/>
        <w:ind w:firstLine="0"/>
        <w:contextualSpacing/>
      </w:pPr>
      <w:r>
        <w:t xml:space="preserve">This allows species to have per capita effects that depend on density but the competitive effects of each species are still </w:t>
      </w:r>
      <w:r w:rsidR="001D29E2">
        <w:t xml:space="preserve">assumed to be </w:t>
      </w:r>
      <w:r>
        <w:t xml:space="preserve">additive. </w:t>
      </w:r>
      <w:r w:rsidR="00390672">
        <w:t xml:space="preserve">We fit </w:t>
      </w:r>
      <w:r w:rsidR="00CC0BA7">
        <w:t>separate competition models for each of three species</w:t>
      </w:r>
      <w:r w:rsidR="00390672">
        <w:t xml:space="preserve"> </w:t>
      </w:r>
      <w:r w:rsidR="00CC0BA7">
        <w:t xml:space="preserve">using the </w:t>
      </w:r>
      <w:r w:rsidR="00CC0BA7" w:rsidRPr="00CC0BA7">
        <w:rPr>
          <w:rFonts w:ascii="Lucida Console" w:hAnsi="Lucida Console"/>
        </w:rPr>
        <w:t>nls</w:t>
      </w:r>
      <w:r w:rsidR="00390672">
        <w:t xml:space="preserve"> </w:t>
      </w:r>
      <w:r w:rsidR="00CC0BA7">
        <w:t>package</w:t>
      </w:r>
      <w:r w:rsidR="00390672">
        <w:t xml:space="preserve"> in R. </w:t>
      </w:r>
      <w:r w:rsidR="00CC0BA7">
        <w:t>We</w:t>
      </w:r>
      <w:r w:rsidR="00390672">
        <w:t xml:space="preserve"> </w:t>
      </w:r>
      <w:r w:rsidR="00A4780A">
        <w:t xml:space="preserve">defined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390672">
        <w:t xml:space="preserve"> for each species as the per capita fecundity in </w:t>
      </w:r>
      <w:r w:rsidR="00CC0BA7">
        <w:t xml:space="preserve">the absence of any competitors </w:t>
      </w:r>
      <w:r w:rsidR="00390672">
        <w:t xml:space="preserve">and </w:t>
      </w:r>
      <w:r w:rsidR="00A4780A">
        <w:t xml:space="preserve">fixed </w:t>
      </w:r>
      <w:r w:rsidR="00390672">
        <w:t xml:space="preserve">this as a </w:t>
      </w:r>
      <w:r w:rsidR="00A4780A">
        <w:t>constant</w:t>
      </w:r>
      <w:r w:rsidR="00CC0BA7">
        <w:t xml:space="preserve"> when fitting the models</w:t>
      </w:r>
      <w:r w:rsidR="00390672">
        <w:t>.</w:t>
      </w:r>
      <w:r w:rsidR="002A42D8">
        <w:t xml:space="preserve"> </w:t>
      </w:r>
    </w:p>
    <w:p w14:paraId="1C0D5464" w14:textId="388B116A" w:rsidR="00F77140" w:rsidRDefault="00F77140" w:rsidP="000034F1">
      <w:pPr>
        <w:spacing w:after="202"/>
        <w:contextualSpacing/>
      </w:pPr>
      <w:r>
        <w:t>In order to detect HOI</w:t>
      </w:r>
      <w:r w:rsidR="00F90404">
        <w:t>s</w:t>
      </w:r>
      <w:r>
        <w:t xml:space="preserve"> and measure their strength we fit the phenomenological model to cases where </w:t>
      </w:r>
      <w:r w:rsidR="00F90404">
        <w:t xml:space="preserve">each focal </w:t>
      </w:r>
      <w:r>
        <w:t xml:space="preserve">species faced increasing densities of </w:t>
      </w:r>
      <w:r w:rsidR="00A4780A">
        <w:t xml:space="preserve">only </w:t>
      </w:r>
      <w:r>
        <w:t xml:space="preserve">one </w:t>
      </w:r>
      <w:r w:rsidR="00DC6F10">
        <w:t xml:space="preserve">other </w:t>
      </w:r>
      <w:r>
        <w:t xml:space="preserve">competitor </w:t>
      </w:r>
      <w:r w:rsidR="006108D0">
        <w:t xml:space="preserve">species </w:t>
      </w:r>
      <w:r>
        <w:t xml:space="preserve">at a time.  Once we had shown that phenomenological models fit these </w:t>
      </w:r>
      <w:r w:rsidR="00DC6F10">
        <w:t>pairwise dynamics</w:t>
      </w:r>
      <w:r w:rsidR="00BE0FC8">
        <w:t xml:space="preserve"> </w:t>
      </w:r>
      <w:r>
        <w:t>adequately we used the</w:t>
      </w:r>
      <w:r w:rsidR="00DB194D">
        <w:t xml:space="preserve"> </w:t>
      </w:r>
      <w:r w:rsidR="00C729F4">
        <w:t>models</w:t>
      </w:r>
      <w:r>
        <w:t xml:space="preserve"> to predict species fecundity in the case where the focal species </w:t>
      </w:r>
      <w:r w:rsidR="00AE1B29">
        <w:t xml:space="preserve">simultaneously </w:t>
      </w:r>
      <w:r>
        <w:t xml:space="preserve">faces two </w:t>
      </w:r>
      <w:r w:rsidR="006108D0">
        <w:t xml:space="preserve">interspecific </w:t>
      </w:r>
      <w:r w:rsidR="00BE0FC8">
        <w:t xml:space="preserve">competitor </w:t>
      </w:r>
      <w:r>
        <w:t xml:space="preserve">species. If species effects are additive, then </w:t>
      </w:r>
      <w:r w:rsidR="00DB194D">
        <w:t xml:space="preserve">our model fit to </w:t>
      </w:r>
      <w:r w:rsidR="002F170D">
        <w:t>density gradients of a single competitor species should be able to predict the joint effect of competition from two competitor species together</w:t>
      </w:r>
      <w:r>
        <w:t xml:space="preserve">. </w:t>
      </w:r>
      <w:r w:rsidR="00A4780A">
        <w:t xml:space="preserve">However, if there are HOIs then the sum of species effects will not be </w:t>
      </w:r>
      <w:r w:rsidR="00A4780A">
        <w:lastRenderedPageBreak/>
        <w:t xml:space="preserve">equal to the observed effect of multiple species. We use the </w:t>
      </w:r>
      <w:r w:rsidR="002F170D">
        <w:t xml:space="preserve">deviation between the </w:t>
      </w:r>
      <w:r w:rsidR="005304A0">
        <w:t xml:space="preserve">per capita </w:t>
      </w:r>
      <w:r w:rsidR="002F170D">
        <w:t xml:space="preserve">fecundity of each species predicted by the additive phenomenological model and the </w:t>
      </w:r>
      <w:r w:rsidR="005304A0">
        <w:t xml:space="preserve">per capita </w:t>
      </w:r>
      <w:r w:rsidR="002F170D">
        <w:t xml:space="preserve">fecundity observed in the simulations </w:t>
      </w:r>
      <w:r w:rsidR="005304A0">
        <w:t xml:space="preserve">as </w:t>
      </w:r>
      <w:r w:rsidR="002F170D">
        <w:t>a measure of the effect of</w:t>
      </w:r>
      <w:r w:rsidR="005304A0">
        <w:t xml:space="preserve"> </w:t>
      </w:r>
      <w:r w:rsidR="002F170D">
        <w:t>HOIs</w:t>
      </w:r>
      <w:r>
        <w:t xml:space="preserve">. </w:t>
      </w:r>
      <w:r w:rsidR="004F6781">
        <w:t xml:space="preserve">Specifically, important HOI are detected when the average deviation in the multispecies case is greater than the deviation in the single species cases.  We can quantify this </w:t>
      </w:r>
      <w:r w:rsidR="000034F1">
        <w:t xml:space="preserve">by comparing the root-mean-squared error from two competitor simulations to the root-mean-squared error in single competitor simulations.  We can also look at the average deviation in the two competitor simulations to get a sense of the direction of the HOIs. </w:t>
      </w:r>
      <w:r w:rsidR="007B3A2B">
        <w:t xml:space="preserve">Importantly, this approach does not require that we specify the </w:t>
      </w:r>
      <w:r w:rsidR="00CB5754">
        <w:t>functional form</w:t>
      </w:r>
      <w:r w:rsidR="007B3A2B">
        <w:t xml:space="preserve"> of the higher order </w:t>
      </w:r>
      <w:r w:rsidR="00C26E59">
        <w:t xml:space="preserve">interaction </w:t>
      </w:r>
      <w:r w:rsidR="007B3A2B">
        <w:t>term</w:t>
      </w:r>
      <w:r w:rsidR="003A7C5E">
        <w:t>.</w:t>
      </w:r>
    </w:p>
    <w:p w14:paraId="217440DB" w14:textId="0706840D" w:rsidR="00B93196" w:rsidRDefault="00E97CEA" w:rsidP="00057A7A">
      <w:pPr>
        <w:pStyle w:val="Heading"/>
      </w:pPr>
      <w:bookmarkStart w:id="35" w:name="model-fits"/>
      <w:bookmarkEnd w:id="35"/>
      <w:r>
        <w:t>Evidence for HOIs</w:t>
      </w:r>
    </w:p>
    <w:p w14:paraId="4A4722B6" w14:textId="3CED0C14" w:rsidR="00DA3D20" w:rsidRDefault="00E97CEA">
      <w:pPr>
        <w:spacing w:after="202"/>
        <w:contextualSpacing/>
      </w:pPr>
      <w:r>
        <w:t xml:space="preserve">For all three species we found that the modified phenomenological competition model with varying exponents </w:t>
      </w:r>
      <w:r w:rsidR="005304A0">
        <w:t xml:space="preserve">(equation </w:t>
      </w:r>
      <w:r w:rsidR="00172674">
        <w:t>7</w:t>
      </w:r>
      <w:r w:rsidR="005304A0">
        <w:t xml:space="preserve">) </w:t>
      </w:r>
      <w:r>
        <w:t xml:space="preserve">fit the </w:t>
      </w:r>
      <w:r w:rsidR="00021DB6">
        <w:t>simulated data accurately</w:t>
      </w:r>
      <w:r w:rsidR="002F170D">
        <w:t xml:space="preserve"> </w:t>
      </w:r>
      <w:r w:rsidR="00021DB6">
        <w:t xml:space="preserve">whereas the standard model </w:t>
      </w:r>
      <w:r w:rsidR="00C729F4">
        <w:t xml:space="preserve">(equation </w:t>
      </w:r>
      <w:r w:rsidR="00172674">
        <w:t>6</w:t>
      </w:r>
      <w:r w:rsidR="00C729F4">
        <w:t xml:space="preserve">) </w:t>
      </w:r>
      <w:r w:rsidR="005304A0">
        <w:t xml:space="preserve">only fit the </w:t>
      </w:r>
      <w:r w:rsidR="00C729F4">
        <w:t xml:space="preserve">data for the early species </w:t>
      </w:r>
      <w:r>
        <w:t>(</w:t>
      </w:r>
      <w:r w:rsidR="002F170D">
        <w:fldChar w:fldCharType="begin"/>
      </w:r>
      <w:r w:rsidR="002F170D">
        <w:instrText xml:space="preserve"> REF _Ref514237754 \h </w:instrText>
      </w:r>
      <w:r w:rsidR="002F170D">
        <w:fldChar w:fldCharType="separate"/>
      </w:r>
      <w:r w:rsidR="00CC2A77">
        <w:t xml:space="preserve">Figure </w:t>
      </w:r>
      <w:r w:rsidR="00CC2A77">
        <w:rPr>
          <w:noProof/>
        </w:rPr>
        <w:t>3</w:t>
      </w:r>
      <w:r w:rsidR="002F170D">
        <w:fldChar w:fldCharType="end"/>
      </w:r>
      <w:r w:rsidR="003576FC">
        <w:t xml:space="preserve">; </w:t>
      </w:r>
      <w:r w:rsidR="003576FC">
        <w:fldChar w:fldCharType="begin"/>
      </w:r>
      <w:r w:rsidR="003576FC">
        <w:instrText xml:space="preserve"> REF _Ref529380736 \h </w:instrText>
      </w:r>
      <w:r w:rsidR="003576FC">
        <w:fldChar w:fldCharType="separate"/>
      </w:r>
      <w:r w:rsidR="00CC2A77">
        <w:t xml:space="preserve">Figure S </w:t>
      </w:r>
      <w:r w:rsidR="00CC2A77">
        <w:rPr>
          <w:noProof/>
        </w:rPr>
        <w:t>1</w:t>
      </w:r>
      <w:r w:rsidR="003576FC">
        <w:fldChar w:fldCharType="end"/>
      </w:r>
      <w:r>
        <w:t xml:space="preserve">).  </w:t>
      </w:r>
      <w:r w:rsidR="00D27415">
        <w:t>W</w:t>
      </w:r>
      <w:r w:rsidR="00183126">
        <w:t>hen w</w:t>
      </w:r>
      <w:r w:rsidR="00D27415">
        <w:t xml:space="preserve">e tested </w:t>
      </w:r>
      <w:r w:rsidR="00AF4FB3">
        <w:t>how well</w:t>
      </w:r>
      <w:r w:rsidR="00D27415">
        <w:t xml:space="preserve"> the </w:t>
      </w:r>
      <w:r w:rsidR="00C729F4">
        <w:t xml:space="preserve">models fit to </w:t>
      </w:r>
      <w:r w:rsidR="000034F1">
        <w:t xml:space="preserve">single species competition </w:t>
      </w:r>
      <w:r w:rsidR="00D27415">
        <w:t>predict</w:t>
      </w:r>
      <w:r w:rsidR="00C729F4">
        <w:t>ed</w:t>
      </w:r>
      <w:r w:rsidR="00D27415">
        <w:t xml:space="preserve"> </w:t>
      </w:r>
      <w:r w:rsidR="00C729F4">
        <w:t xml:space="preserve">the simultaneous effects of two </w:t>
      </w:r>
      <w:r w:rsidR="00AF4FB3">
        <w:t>species</w:t>
      </w:r>
      <w:r w:rsidR="009B7DE8">
        <w:t>’</w:t>
      </w:r>
      <w:r w:rsidR="00AF4FB3">
        <w:t>, we found</w:t>
      </w:r>
      <w:r w:rsidR="00C729F4">
        <w:t xml:space="preserve"> weak HOIs for the early season species and strong</w:t>
      </w:r>
      <w:r w:rsidR="001E65C5">
        <w:t>er</w:t>
      </w:r>
      <w:r w:rsidR="00C729F4">
        <w:t xml:space="preserve"> </w:t>
      </w:r>
      <w:r w:rsidR="00AF4FB3">
        <w:t xml:space="preserve">HOIs </w:t>
      </w:r>
      <w:r w:rsidR="00C729F4">
        <w:t>for the mid and late-season species</w:t>
      </w:r>
      <w:r w:rsidR="00AF4FB3">
        <w:t xml:space="preserve"> </w:t>
      </w:r>
      <w:r w:rsidR="002F170D">
        <w:t>(</w:t>
      </w:r>
      <w:r w:rsidR="002F170D">
        <w:fldChar w:fldCharType="begin"/>
      </w:r>
      <w:r w:rsidR="002F170D">
        <w:instrText xml:space="preserve"> REF _Ref524701722 \h </w:instrText>
      </w:r>
      <w:r w:rsidR="002F170D">
        <w:fldChar w:fldCharType="separate"/>
      </w:r>
      <w:r w:rsidR="00CC2A77">
        <w:t xml:space="preserve">Figure </w:t>
      </w:r>
      <w:r w:rsidR="00CC2A77">
        <w:rPr>
          <w:noProof/>
        </w:rPr>
        <w:t>4</w:t>
      </w:r>
      <w:r w:rsidR="002F170D">
        <w:fldChar w:fldCharType="end"/>
      </w:r>
      <w:r w:rsidR="002F170D">
        <w:t>)</w:t>
      </w:r>
      <w:r w:rsidR="00D27415">
        <w:t>.</w:t>
      </w:r>
      <w:r w:rsidR="00B251E4">
        <w:t xml:space="preserve"> </w:t>
      </w:r>
      <w:r w:rsidR="00172674">
        <w:t xml:space="preserve"> </w:t>
      </w:r>
      <w:r w:rsidR="00B251E4">
        <w:t>For</w:t>
      </w:r>
      <w:r w:rsidR="002F170D">
        <w:t xml:space="preserve"> the early species</w:t>
      </w:r>
      <w:r w:rsidR="00B72E69">
        <w:t>,</w:t>
      </w:r>
      <w:r w:rsidR="00B251E4">
        <w:t xml:space="preserve"> the </w:t>
      </w:r>
      <w:r w:rsidR="009B7DE8">
        <w:t xml:space="preserve">observed </w:t>
      </w:r>
      <w:r w:rsidR="00C729F4">
        <w:t>strength of competition from two species together was close to the sum of the two species’ individual effects</w:t>
      </w:r>
      <w:r w:rsidR="009B7DE8">
        <w:t xml:space="preserve"> </w:t>
      </w:r>
      <w:r w:rsidR="00B251E4">
        <w:t>(</w:t>
      </w:r>
      <w:r w:rsidR="002F170D">
        <w:fldChar w:fldCharType="begin"/>
      </w:r>
      <w:r w:rsidR="002F170D">
        <w:instrText xml:space="preserve"> REF _Ref524702022 \h </w:instrText>
      </w:r>
      <w:r w:rsidR="002F170D">
        <w:fldChar w:fldCharType="separate"/>
      </w:r>
      <w:r w:rsidR="00CC2A77">
        <w:t xml:space="preserve">Figure </w:t>
      </w:r>
      <w:r w:rsidR="00CC2A77">
        <w:rPr>
          <w:noProof/>
        </w:rPr>
        <w:t>5</w:t>
      </w:r>
      <w:r w:rsidR="002F170D">
        <w:fldChar w:fldCharType="end"/>
      </w:r>
      <w:r w:rsidR="00605492">
        <w:t xml:space="preserve">).  For </w:t>
      </w:r>
      <w:r w:rsidR="002F170D">
        <w:t>the mid and late season species</w:t>
      </w:r>
      <w:r w:rsidR="00605492">
        <w:t>,</w:t>
      </w:r>
      <w:r w:rsidR="002F170D">
        <w:t xml:space="preserve"> the observed </w:t>
      </w:r>
      <w:r w:rsidR="00C729F4">
        <w:t>strength of competition did not equal the sum of the single species effects</w:t>
      </w:r>
      <w:r w:rsidR="002F170D">
        <w:t xml:space="preserve"> </w:t>
      </w:r>
      <w:r w:rsidR="00B251E4">
        <w:t>(</w:t>
      </w:r>
      <w:r w:rsidR="002F170D">
        <w:fldChar w:fldCharType="begin"/>
      </w:r>
      <w:r w:rsidR="002F170D">
        <w:instrText xml:space="preserve"> REF _Ref524702022 \h </w:instrText>
      </w:r>
      <w:r w:rsidR="002F170D">
        <w:fldChar w:fldCharType="separate"/>
      </w:r>
      <w:r w:rsidR="00CC2A77">
        <w:t xml:space="preserve">Figure </w:t>
      </w:r>
      <w:r w:rsidR="00CC2A77">
        <w:rPr>
          <w:noProof/>
        </w:rPr>
        <w:t>5</w:t>
      </w:r>
      <w:r w:rsidR="002F170D">
        <w:fldChar w:fldCharType="end"/>
      </w:r>
      <w:r w:rsidR="00172674">
        <w:t xml:space="preserve"> b, c</w:t>
      </w:r>
      <w:r w:rsidR="00B251E4">
        <w:t xml:space="preserve">).  </w:t>
      </w:r>
      <w:r w:rsidR="002F170D">
        <w:t xml:space="preserve">Specifically, </w:t>
      </w:r>
      <w:r w:rsidR="000034F1">
        <w:t xml:space="preserve">our model </w:t>
      </w:r>
      <w:r w:rsidR="002F170D">
        <w:t>underpredict</w:t>
      </w:r>
      <w:r w:rsidR="000034F1">
        <w:t>ed</w:t>
      </w:r>
      <w:r w:rsidR="002F170D">
        <w:t xml:space="preserve"> the </w:t>
      </w:r>
      <w:r w:rsidR="00172674">
        <w:t xml:space="preserve">total </w:t>
      </w:r>
      <w:r w:rsidR="002F170D">
        <w:t xml:space="preserve">strength of competition </w:t>
      </w:r>
      <w:r w:rsidR="0044559B">
        <w:lastRenderedPageBreak/>
        <w:t xml:space="preserve">on the </w:t>
      </w:r>
      <w:r w:rsidR="00175B82">
        <w:t>mid-season</w:t>
      </w:r>
      <w:r w:rsidR="002F170D">
        <w:t xml:space="preserve"> species (</w:t>
      </w:r>
      <w:r w:rsidR="002F170D">
        <w:fldChar w:fldCharType="begin"/>
      </w:r>
      <w:r w:rsidR="002F170D">
        <w:instrText xml:space="preserve"> REF _Ref524702022 \h </w:instrText>
      </w:r>
      <w:r w:rsidR="002F170D">
        <w:fldChar w:fldCharType="separate"/>
      </w:r>
      <w:r w:rsidR="00CC2A77">
        <w:t xml:space="preserve">Figure </w:t>
      </w:r>
      <w:r w:rsidR="00CC2A77">
        <w:rPr>
          <w:noProof/>
        </w:rPr>
        <w:t>5</w:t>
      </w:r>
      <w:r w:rsidR="002F170D">
        <w:fldChar w:fldCharType="end"/>
      </w:r>
      <w:r w:rsidR="002F170D">
        <w:t xml:space="preserve"> b), and overpredicted the strength of competition on the late species (</w:t>
      </w:r>
      <w:r w:rsidR="002F170D">
        <w:fldChar w:fldCharType="begin"/>
      </w:r>
      <w:r w:rsidR="002F170D">
        <w:instrText xml:space="preserve"> REF _Ref524702022 \h </w:instrText>
      </w:r>
      <w:r w:rsidR="002F170D">
        <w:fldChar w:fldCharType="separate"/>
      </w:r>
      <w:r w:rsidR="00CC2A77">
        <w:t xml:space="preserve">Figure </w:t>
      </w:r>
      <w:r w:rsidR="00CC2A77">
        <w:rPr>
          <w:noProof/>
        </w:rPr>
        <w:t>5</w:t>
      </w:r>
      <w:r w:rsidR="002F170D">
        <w:fldChar w:fldCharType="end"/>
      </w:r>
      <w:r w:rsidR="002F170D">
        <w:t xml:space="preserve"> c). </w:t>
      </w:r>
      <w:r w:rsidR="006564A4">
        <w:t xml:space="preserve"> </w:t>
      </w:r>
      <w:r w:rsidR="001A3B2C">
        <w:t>Using the first phenomenological model, equation 6, which was less accurate in fitting single species, we also found evidence of HOIs (</w:t>
      </w:r>
      <w:r w:rsidR="001A3B2C">
        <w:fldChar w:fldCharType="begin"/>
      </w:r>
      <w:r w:rsidR="001A3B2C">
        <w:instrText xml:space="preserve"> REF _Ref530735503 \h </w:instrText>
      </w:r>
      <w:r w:rsidR="001A3B2C">
        <w:fldChar w:fldCharType="separate"/>
      </w:r>
      <w:r w:rsidR="00CC2A77">
        <w:t xml:space="preserve">Figure S </w:t>
      </w:r>
      <w:r w:rsidR="00CC2A77">
        <w:rPr>
          <w:noProof/>
        </w:rPr>
        <w:t>2</w:t>
      </w:r>
      <w:r w:rsidR="001A3B2C">
        <w:fldChar w:fldCharType="end"/>
      </w:r>
      <w:r w:rsidR="001A3B2C">
        <w:t xml:space="preserve">) but these were different in direction and magnitude than those detected with equation 7.  </w:t>
      </w:r>
      <w:r w:rsidR="001E65C5">
        <w:t xml:space="preserve">In short, our phenomenological model accurately described single competition but </w:t>
      </w:r>
      <w:r w:rsidR="001A3B2C">
        <w:t>did not predict the</w:t>
      </w:r>
      <w:r w:rsidR="00172674">
        <w:t xml:space="preserve"> effect of competition</w:t>
      </w:r>
      <w:r w:rsidR="001A3B2C">
        <w:t xml:space="preserve"> from two species at once</w:t>
      </w:r>
      <w:r w:rsidR="001E65C5">
        <w:t xml:space="preserve">.  This </w:t>
      </w:r>
      <w:r w:rsidR="00172674">
        <w:t>shows</w:t>
      </w:r>
      <w:r w:rsidR="001E65C5">
        <w:t xml:space="preserve"> that </w:t>
      </w:r>
      <w:r w:rsidR="00B42190">
        <w:t>competitors’ effects change</w:t>
      </w:r>
      <w:r w:rsidR="00C729F4">
        <w:t>d</w:t>
      </w:r>
      <w:r w:rsidR="00B42190">
        <w:t xml:space="preserve"> depending on the </w:t>
      </w:r>
      <w:r w:rsidR="001E65C5">
        <w:t>density</w:t>
      </w:r>
      <w:r w:rsidR="00B42190">
        <w:t xml:space="preserve"> of other competing species</w:t>
      </w:r>
      <w:r w:rsidR="001E65C5">
        <w:t xml:space="preserve">, and by </w:t>
      </w:r>
      <w:r w:rsidR="00172674">
        <w:t xml:space="preserve">our </w:t>
      </w:r>
      <w:r w:rsidR="001E65C5">
        <w:t xml:space="preserve">definition this </w:t>
      </w:r>
      <w:r w:rsidR="00172674">
        <w:t xml:space="preserve">is a </w:t>
      </w:r>
      <w:r w:rsidR="001E65C5">
        <w:t>HOI</w:t>
      </w:r>
      <w:r w:rsidR="00B42190">
        <w:t xml:space="preserve">.  </w:t>
      </w:r>
    </w:p>
    <w:p w14:paraId="6E664418" w14:textId="364C187B" w:rsidR="00B353DB" w:rsidRDefault="00A650E9">
      <w:pPr>
        <w:spacing w:after="202"/>
        <w:contextualSpacing/>
      </w:pPr>
      <w:r>
        <w:t>O</w:t>
      </w:r>
      <w:r w:rsidR="00DA3D20">
        <w:t xml:space="preserve">ur </w:t>
      </w:r>
      <w:r w:rsidR="00172674">
        <w:t xml:space="preserve">simulation </w:t>
      </w:r>
      <w:r w:rsidR="00DA3D20">
        <w:t xml:space="preserve">shows that even in a relatively simple resource competition model the effects of multi-species competition may not </w:t>
      </w:r>
      <w:r w:rsidR="00C729F4">
        <w:t xml:space="preserve">be equal to </w:t>
      </w:r>
      <w:r w:rsidR="00DA3D20">
        <w:t xml:space="preserve">the </w:t>
      </w:r>
      <w:r w:rsidR="008023DA">
        <w:t>sum of the individual species effects</w:t>
      </w:r>
      <w:r w:rsidR="00DA3D20">
        <w:t xml:space="preserve">.  </w:t>
      </w:r>
      <w:r w:rsidR="008023DA">
        <w:t>C</w:t>
      </w:r>
      <w:r w:rsidR="00B42190">
        <w:t xml:space="preserve">omparing the observed effects of </w:t>
      </w:r>
      <w:r w:rsidR="00AA06FA">
        <w:t xml:space="preserve">multispecies </w:t>
      </w:r>
      <w:r w:rsidR="00B42190">
        <w:t xml:space="preserve">competition </w:t>
      </w:r>
      <w:r w:rsidR="008023DA">
        <w:t xml:space="preserve">to the sum of the separate species’ effect </w:t>
      </w:r>
      <w:r w:rsidR="00B42190">
        <w:t xml:space="preserve">is a useful way to determine the presence of HOIs without assuming a specific functional form for the HOIs.  This makes it a diagnostic tool, not a way to predict multispecies community dynamics.  </w:t>
      </w:r>
    </w:p>
    <w:p w14:paraId="0436FD2A" w14:textId="0F6485A0" w:rsidR="009C4676" w:rsidRPr="008A121F" w:rsidRDefault="0044559B" w:rsidP="009C2F65">
      <w:pPr>
        <w:spacing w:after="202"/>
        <w:ind w:firstLine="0"/>
        <w:contextualSpacing/>
        <w:rPr>
          <w:i/>
        </w:rPr>
      </w:pPr>
      <w:r w:rsidRPr="008A121F">
        <w:rPr>
          <w:i/>
        </w:rPr>
        <w:t>What Causes</w:t>
      </w:r>
      <w:r w:rsidR="006564A4" w:rsidRPr="008A121F">
        <w:rPr>
          <w:i/>
        </w:rPr>
        <w:t xml:space="preserve"> Higher Order Interactions</w:t>
      </w:r>
      <w:r w:rsidR="007B5C63" w:rsidRPr="008A121F">
        <w:rPr>
          <w:i/>
        </w:rPr>
        <w:t>?</w:t>
      </w:r>
    </w:p>
    <w:p w14:paraId="4487EAEE" w14:textId="4CED96D4" w:rsidR="007D4E37" w:rsidRDefault="007722B8" w:rsidP="00BE0FC8">
      <w:pPr>
        <w:spacing w:after="202"/>
        <w:contextualSpacing/>
      </w:pPr>
      <w:r>
        <w:t xml:space="preserve">In this model, </w:t>
      </w:r>
      <w:r w:rsidR="005E388B">
        <w:t>HOIs emerge because</w:t>
      </w:r>
      <w:r w:rsidR="00BE0FC8">
        <w:t xml:space="preserve"> </w:t>
      </w:r>
      <w:r w:rsidR="00B42190">
        <w:t>species growth and resource uptake rates are dependent on the current availability of resources in the system (</w:t>
      </w:r>
      <w:r w:rsidR="0044559B">
        <w:fldChar w:fldCharType="begin"/>
      </w:r>
      <w:r w:rsidR="0044559B">
        <w:instrText xml:space="preserve"> REF _Ref514237815 \h </w:instrText>
      </w:r>
      <w:r w:rsidR="0044559B">
        <w:fldChar w:fldCharType="separate"/>
      </w:r>
      <w:r w:rsidR="00CC2A77">
        <w:t xml:space="preserve">Figure </w:t>
      </w:r>
      <w:r w:rsidR="00CC2A77">
        <w:rPr>
          <w:noProof/>
        </w:rPr>
        <w:t>2</w:t>
      </w:r>
      <w:r w:rsidR="0044559B">
        <w:fldChar w:fldCharType="end"/>
      </w:r>
      <w:r w:rsidR="0044559B">
        <w:t xml:space="preserve"> c</w:t>
      </w:r>
      <w:r w:rsidR="00B42190">
        <w:t>).  This means that as species use resources they not only affect the growth rates of their competitors</w:t>
      </w:r>
      <w:r w:rsidR="0044559B">
        <w:t xml:space="preserve">, but they can </w:t>
      </w:r>
      <w:r w:rsidR="00B42190">
        <w:t xml:space="preserve">also affect the net interaction between </w:t>
      </w:r>
      <w:r w:rsidR="00E27AD3">
        <w:t xml:space="preserve">their </w:t>
      </w:r>
      <w:r w:rsidR="00B42190">
        <w:t xml:space="preserve">competitors. </w:t>
      </w:r>
      <w:r w:rsidR="005E388B">
        <w:t xml:space="preserve">For instance, </w:t>
      </w:r>
      <w:r w:rsidR="0044559B">
        <w:t xml:space="preserve">the early species </w:t>
      </w:r>
      <w:r w:rsidR="005E388B">
        <w:t xml:space="preserve">has the most rapid growth and resource uptake rate early in the season when resource </w:t>
      </w:r>
      <w:r w:rsidR="00BE0FC8">
        <w:t>concentrations are high</w:t>
      </w:r>
      <w:r w:rsidR="0044559B">
        <w:t xml:space="preserve"> and it has</w:t>
      </w:r>
      <w:r w:rsidR="005E388B">
        <w:t xml:space="preserve"> a strong impact on early season</w:t>
      </w:r>
      <w:r w:rsidR="00BE0FC8">
        <w:t xml:space="preserve"> resource</w:t>
      </w:r>
      <w:r w:rsidR="0044559B">
        <w:t xml:space="preserve"> availability</w:t>
      </w:r>
      <w:r w:rsidR="005E388B">
        <w:t xml:space="preserve">.  This shifts the resource uptake rates of </w:t>
      </w:r>
      <w:r w:rsidR="00356459">
        <w:t xml:space="preserve">the mid and late season species left </w:t>
      </w:r>
      <w:r w:rsidR="005E388B">
        <w:lastRenderedPageBreak/>
        <w:t xml:space="preserve">along their resource uptake curves. </w:t>
      </w:r>
      <w:r w:rsidR="007D4E37">
        <w:fldChar w:fldCharType="begin"/>
      </w:r>
      <w:r w:rsidR="007D4E37">
        <w:instrText xml:space="preserve"> REF _Ref527030555 \h </w:instrText>
      </w:r>
      <w:r w:rsidR="007D4E37">
        <w:fldChar w:fldCharType="separate"/>
      </w:r>
      <w:r w:rsidR="00CC2A77">
        <w:t xml:space="preserve">Figure </w:t>
      </w:r>
      <w:r w:rsidR="00CC2A77">
        <w:rPr>
          <w:noProof/>
        </w:rPr>
        <w:t>6</w:t>
      </w:r>
      <w:r w:rsidR="007D4E37">
        <w:fldChar w:fldCharType="end"/>
      </w:r>
      <w:r w:rsidR="007D4E37">
        <w:t xml:space="preserve">a shows how the timeseries of resource uptake rates of the mid and late season species shift earlier in response to the change in resource availability caused by the early season species.  </w:t>
      </w:r>
      <w:r w:rsidR="00356459">
        <w:t>B</w:t>
      </w:r>
      <w:r w:rsidR="0044559B">
        <w:t>ecause the</w:t>
      </w:r>
      <w:r w:rsidR="007D4E37">
        <w:t xml:space="preserve"> mid and late season species resource uptake </w:t>
      </w:r>
      <w:r w:rsidR="0044559B">
        <w:t>curves are shaped differently</w:t>
      </w:r>
      <w:r w:rsidR="00A8294F">
        <w:t xml:space="preserve">, this reduces the </w:t>
      </w:r>
      <w:r w:rsidR="006108D0">
        <w:t>uptake</w:t>
      </w:r>
      <w:r w:rsidR="00A8294F">
        <w:t xml:space="preserve"> rate of </w:t>
      </w:r>
      <w:r w:rsidR="00356459">
        <w:t>the mid-season species</w:t>
      </w:r>
      <w:r w:rsidR="00A8294F">
        <w:t xml:space="preserve"> more than </w:t>
      </w:r>
      <w:r w:rsidR="00356459">
        <w:t>the late season species</w:t>
      </w:r>
      <w:r w:rsidR="007D4E37">
        <w:t xml:space="preserve"> during the period of time when </w:t>
      </w:r>
      <w:r w:rsidR="009C120E">
        <w:t xml:space="preserve">both </w:t>
      </w:r>
      <w:r w:rsidR="007D4E37">
        <w:t>species are active</w:t>
      </w:r>
      <w:r w:rsidR="009C120E">
        <w:t xml:space="preserve">, that is until the mid-season species stops growing (gray vertical lines </w:t>
      </w:r>
      <w:r w:rsidR="009C120E">
        <w:fldChar w:fldCharType="begin"/>
      </w:r>
      <w:r w:rsidR="009C120E">
        <w:instrText xml:space="preserve"> REF _Ref527030555 \h </w:instrText>
      </w:r>
      <w:r w:rsidR="009C120E">
        <w:fldChar w:fldCharType="separate"/>
      </w:r>
      <w:r w:rsidR="00CC2A77">
        <w:t xml:space="preserve">Figure </w:t>
      </w:r>
      <w:r w:rsidR="00CC2A77">
        <w:rPr>
          <w:noProof/>
        </w:rPr>
        <w:t>6</w:t>
      </w:r>
      <w:r w:rsidR="009C120E">
        <w:fldChar w:fldCharType="end"/>
      </w:r>
      <w:r w:rsidR="009C120E">
        <w:t xml:space="preserve"> a)</w:t>
      </w:r>
      <w:r w:rsidR="007D4E37">
        <w:t xml:space="preserve">.  Taking the time averaged resource uptake rates of each species </w:t>
      </w:r>
      <w:r w:rsidR="00980607">
        <w:t>over this period</w:t>
      </w:r>
      <w:r w:rsidR="009C120E">
        <w:t xml:space="preserve"> </w:t>
      </w:r>
      <w:r w:rsidR="007D4E37">
        <w:t>shows th</w:t>
      </w:r>
      <w:r w:rsidR="00980607">
        <w:t>e</w:t>
      </w:r>
      <w:r w:rsidR="007D4E37">
        <w:t xml:space="preserve"> effect more clearly</w:t>
      </w:r>
      <w:r w:rsidR="00980607">
        <w:t xml:space="preserve">: </w:t>
      </w:r>
      <w:r w:rsidR="009C120E">
        <w:t xml:space="preserve">the average resource uptake rate of the mid-season species declines much more than that </w:t>
      </w:r>
      <w:r w:rsidR="00980607">
        <w:t>of the late season species in response to the early season species</w:t>
      </w:r>
      <w:r w:rsidR="003576FC">
        <w:t xml:space="preserve"> (</w:t>
      </w:r>
      <w:r w:rsidR="003576FC">
        <w:fldChar w:fldCharType="begin"/>
      </w:r>
      <w:r w:rsidR="003576FC">
        <w:instrText xml:space="preserve"> REF _Ref527030555 \h </w:instrText>
      </w:r>
      <w:r w:rsidR="003576FC">
        <w:fldChar w:fldCharType="separate"/>
      </w:r>
      <w:r w:rsidR="00CC2A77">
        <w:t xml:space="preserve">Figure </w:t>
      </w:r>
      <w:r w:rsidR="00CC2A77">
        <w:rPr>
          <w:noProof/>
        </w:rPr>
        <w:t>6</w:t>
      </w:r>
      <w:r w:rsidR="003576FC">
        <w:fldChar w:fldCharType="end"/>
      </w:r>
      <w:r w:rsidR="003576FC">
        <w:t xml:space="preserve"> b)</w:t>
      </w:r>
      <w:r w:rsidR="00980607">
        <w:t xml:space="preserve">. </w:t>
      </w:r>
    </w:p>
    <w:p w14:paraId="0471A4CD" w14:textId="7BCEA5B8" w:rsidR="00BE0FC8" w:rsidRDefault="008023DA" w:rsidP="00BE0FC8">
      <w:pPr>
        <w:spacing w:after="202"/>
        <w:contextualSpacing/>
      </w:pPr>
      <w:r>
        <w:t>D</w:t>
      </w:r>
      <w:r w:rsidR="007D4E37">
        <w:t xml:space="preserve">ifferences in how much the species resource uptake rates change explain the </w:t>
      </w:r>
      <w:r w:rsidR="005C105D">
        <w:t xml:space="preserve">direction of the </w:t>
      </w:r>
      <w:r w:rsidR="007D4E37">
        <w:t>HOI effect of the early and mid</w:t>
      </w:r>
      <w:r w:rsidR="005C105D">
        <w:t>-</w:t>
      </w:r>
      <w:r w:rsidR="007D4E37">
        <w:t>season species on the late season species</w:t>
      </w:r>
      <w:r w:rsidR="005C105D">
        <w:t>:</w:t>
      </w:r>
      <w:r w:rsidR="007D4E37">
        <w:t xml:space="preserve">  </w:t>
      </w:r>
      <w:r w:rsidR="005C105D">
        <w:t>i</w:t>
      </w:r>
      <w:r w:rsidR="007D4E37">
        <w:t xml:space="preserve">n the presence of the early season species, the </w:t>
      </w:r>
      <w:r w:rsidR="000A409C">
        <w:t xml:space="preserve">late </w:t>
      </w:r>
      <w:r w:rsidR="007D4E37">
        <w:t xml:space="preserve">season species gets a </w:t>
      </w:r>
      <w:r w:rsidR="000A409C">
        <w:t>larger</w:t>
      </w:r>
      <w:r w:rsidR="007D4E37">
        <w:t xml:space="preserve"> share of the resource pool it </w:t>
      </w:r>
      <w:r w:rsidR="005C105D">
        <w:t>competes</w:t>
      </w:r>
      <w:r w:rsidR="007D4E37">
        <w:t xml:space="preserve"> </w:t>
      </w:r>
      <w:r w:rsidR="005C105D">
        <w:t xml:space="preserve">for </w:t>
      </w:r>
      <w:r w:rsidR="007D4E37">
        <w:t>with</w:t>
      </w:r>
      <w:r w:rsidR="000A409C">
        <w:t xml:space="preserve"> the mid-season species</w:t>
      </w:r>
      <w:r w:rsidR="005C105D">
        <w:t>, and the joint effect of competition is less than additive</w:t>
      </w:r>
      <w:r w:rsidR="007D4E37">
        <w:t xml:space="preserve"> </w:t>
      </w:r>
      <w:r w:rsidR="00BE0FC8">
        <w:t>(</w:t>
      </w:r>
      <w:r w:rsidR="0044559B">
        <w:fldChar w:fldCharType="begin"/>
      </w:r>
      <w:r w:rsidR="0044559B">
        <w:instrText xml:space="preserve"> REF _Ref524701722 \h </w:instrText>
      </w:r>
      <w:r w:rsidR="0044559B">
        <w:fldChar w:fldCharType="separate"/>
      </w:r>
      <w:r w:rsidR="00CC2A77">
        <w:t xml:space="preserve">Figure </w:t>
      </w:r>
      <w:r w:rsidR="00CC2A77">
        <w:rPr>
          <w:noProof/>
        </w:rPr>
        <w:t>4</w:t>
      </w:r>
      <w:r w:rsidR="0044559B">
        <w:fldChar w:fldCharType="end"/>
      </w:r>
      <w:r w:rsidR="0044559B">
        <w:t xml:space="preserve"> c;</w:t>
      </w:r>
      <w:r w:rsidR="00BE0FC8">
        <w:t xml:space="preserve"> </w:t>
      </w:r>
      <w:r w:rsidR="0044559B">
        <w:fldChar w:fldCharType="begin"/>
      </w:r>
      <w:r w:rsidR="0044559B">
        <w:instrText xml:space="preserve"> REF _Ref524702022 \h </w:instrText>
      </w:r>
      <w:r w:rsidR="0044559B">
        <w:fldChar w:fldCharType="separate"/>
      </w:r>
      <w:r w:rsidR="00CC2A77">
        <w:t xml:space="preserve">Figure </w:t>
      </w:r>
      <w:r w:rsidR="00CC2A77">
        <w:rPr>
          <w:noProof/>
        </w:rPr>
        <w:t>5</w:t>
      </w:r>
      <w:r w:rsidR="0044559B">
        <w:fldChar w:fldCharType="end"/>
      </w:r>
      <w:r w:rsidR="0044559B">
        <w:t xml:space="preserve"> b</w:t>
      </w:r>
      <w:r w:rsidR="00BE0FC8">
        <w:t xml:space="preserve">). </w:t>
      </w:r>
      <w:r w:rsidR="00B42190">
        <w:t xml:space="preserve"> </w:t>
      </w:r>
      <w:r w:rsidR="0044559B">
        <w:t>T</w:t>
      </w:r>
      <w:r w:rsidR="00B42190">
        <w:t xml:space="preserve">he same dynamics </w:t>
      </w:r>
      <w:r w:rsidR="002D29FF">
        <w:t>cause the</w:t>
      </w:r>
      <w:r w:rsidR="00356459">
        <w:t xml:space="preserve"> mid-season species</w:t>
      </w:r>
      <w:r w:rsidR="00B42190">
        <w:t xml:space="preserve"> </w:t>
      </w:r>
      <w:r w:rsidR="002D29FF">
        <w:t xml:space="preserve">to </w:t>
      </w:r>
      <w:r w:rsidR="00B42190">
        <w:t>exper</w:t>
      </w:r>
      <w:r w:rsidR="00356459">
        <w:t xml:space="preserve">ience </w:t>
      </w:r>
      <w:r w:rsidR="007D4E37">
        <w:t xml:space="preserve">stronger </w:t>
      </w:r>
      <w:r w:rsidR="00350B62">
        <w:t xml:space="preserve">than additive </w:t>
      </w:r>
      <w:r w:rsidR="007D4E37">
        <w:t xml:space="preserve">competition </w:t>
      </w:r>
      <w:r w:rsidR="00350B62">
        <w:t>from</w:t>
      </w:r>
      <w:r w:rsidR="005C105D">
        <w:t xml:space="preserve"> the </w:t>
      </w:r>
      <w:r w:rsidR="00356459">
        <w:t xml:space="preserve">early and late species </w:t>
      </w:r>
      <w:r w:rsidR="005C105D">
        <w:t>together:  in the presence of the early season species</w:t>
      </w:r>
      <w:r w:rsidR="00350B62">
        <w:t xml:space="preserve">, </w:t>
      </w:r>
      <w:r w:rsidR="005C105D">
        <w:t>the mid</w:t>
      </w:r>
      <w:r w:rsidR="00350B62">
        <w:t>-</w:t>
      </w:r>
      <w:r w:rsidR="005C105D">
        <w:t xml:space="preserve">season species gets a smaller share of the resource pool it competes for with the late season species </w:t>
      </w:r>
      <w:r w:rsidR="0044559B">
        <w:t>(</w:t>
      </w:r>
      <w:r w:rsidR="0044559B">
        <w:fldChar w:fldCharType="begin"/>
      </w:r>
      <w:r w:rsidR="0044559B">
        <w:instrText xml:space="preserve"> REF _Ref524701722 \h </w:instrText>
      </w:r>
      <w:r w:rsidR="0044559B">
        <w:fldChar w:fldCharType="separate"/>
      </w:r>
      <w:r w:rsidR="00CC2A77">
        <w:t xml:space="preserve">Figure </w:t>
      </w:r>
      <w:r w:rsidR="00CC2A77">
        <w:rPr>
          <w:noProof/>
        </w:rPr>
        <w:t>4</w:t>
      </w:r>
      <w:r w:rsidR="0044559B">
        <w:fldChar w:fldCharType="end"/>
      </w:r>
      <w:r w:rsidR="0044559B">
        <w:t xml:space="preserve"> b; </w:t>
      </w:r>
      <w:r w:rsidR="0044559B">
        <w:fldChar w:fldCharType="begin"/>
      </w:r>
      <w:r w:rsidR="0044559B">
        <w:instrText xml:space="preserve"> REF _Ref524702022 \h </w:instrText>
      </w:r>
      <w:r w:rsidR="0044559B">
        <w:fldChar w:fldCharType="separate"/>
      </w:r>
      <w:r w:rsidR="00CC2A77">
        <w:t xml:space="preserve">Figure </w:t>
      </w:r>
      <w:r w:rsidR="00CC2A77">
        <w:rPr>
          <w:noProof/>
        </w:rPr>
        <w:t>5</w:t>
      </w:r>
      <w:r w:rsidR="0044559B">
        <w:fldChar w:fldCharType="end"/>
      </w:r>
      <w:r w:rsidR="0044559B">
        <w:t xml:space="preserve"> b)</w:t>
      </w:r>
      <w:r w:rsidR="00713FA4">
        <w:t xml:space="preserve">. </w:t>
      </w:r>
    </w:p>
    <w:p w14:paraId="01C53F7A" w14:textId="3CEB3D2F" w:rsidR="00B93196" w:rsidRDefault="00713FA4" w:rsidP="008A128F">
      <w:pPr>
        <w:spacing w:after="202"/>
        <w:contextualSpacing/>
      </w:pPr>
      <w:r>
        <w:t xml:space="preserve">By contrast, </w:t>
      </w:r>
      <w:r w:rsidR="00356459">
        <w:t>the early species</w:t>
      </w:r>
      <w:r>
        <w:t xml:space="preserve"> </w:t>
      </w:r>
      <w:r w:rsidR="00356459">
        <w:t>is</w:t>
      </w:r>
      <w:r>
        <w:t xml:space="preserve"> only weakly affected by HOIs</w:t>
      </w:r>
      <w:r w:rsidR="00356459">
        <w:t xml:space="preserve"> (</w:t>
      </w:r>
      <w:r w:rsidR="00356459">
        <w:fldChar w:fldCharType="begin"/>
      </w:r>
      <w:r w:rsidR="00356459">
        <w:instrText xml:space="preserve"> REF _Ref524702022 \h </w:instrText>
      </w:r>
      <w:r w:rsidR="00356459">
        <w:fldChar w:fldCharType="separate"/>
      </w:r>
      <w:r w:rsidR="00CC2A77">
        <w:t xml:space="preserve">Figure </w:t>
      </w:r>
      <w:r w:rsidR="00CC2A77">
        <w:rPr>
          <w:noProof/>
        </w:rPr>
        <w:t>5</w:t>
      </w:r>
      <w:r w:rsidR="00356459">
        <w:fldChar w:fldCharType="end"/>
      </w:r>
      <w:r w:rsidR="00356459">
        <w:t>)</w:t>
      </w:r>
      <w:r>
        <w:t xml:space="preserve">. </w:t>
      </w:r>
      <w:r w:rsidR="00502128">
        <w:t xml:space="preserve">In principle, resource uptake by the late season species should reduce the early season species’ average resource uptake rate more than it does the mid-season species, thereby </w:t>
      </w:r>
      <w:r w:rsidR="00502128">
        <w:lastRenderedPageBreak/>
        <w:t xml:space="preserve">strengthening the effect of competition on the early species. However, </w:t>
      </w:r>
      <w:r w:rsidR="003576FC">
        <w:t xml:space="preserve">this effect is very weak because </w:t>
      </w:r>
      <w:r w:rsidR="00502128">
        <w:t xml:space="preserve">the late season species grows much slower early in the season than either of </w:t>
      </w:r>
      <w:r w:rsidR="003576FC">
        <w:t xml:space="preserve">its competitor </w:t>
      </w:r>
      <w:r w:rsidR="00350B62">
        <w:t xml:space="preserve">and so it </w:t>
      </w:r>
      <w:r w:rsidR="00502128">
        <w:t>has minimal impact on resource availability.</w:t>
      </w:r>
      <w:r w:rsidR="00250DE2">
        <w:t xml:space="preserve">  Meanwhile, the mid-season species does not significantly change the resource uptake rate of the late season species</w:t>
      </w:r>
      <w:r w:rsidR="003576FC">
        <w:t xml:space="preserve"> because </w:t>
      </w:r>
      <w:r w:rsidR="00250DE2">
        <w:t>the late species</w:t>
      </w:r>
      <w:r w:rsidR="00350B62">
        <w:t>’</w:t>
      </w:r>
      <w:r w:rsidR="00250DE2">
        <w:t xml:space="preserve"> resource uptake curve is flat over the range of resource availabilities that the early species is active (</w:t>
      </w:r>
      <w:r w:rsidR="00250DE2">
        <w:fldChar w:fldCharType="begin"/>
      </w:r>
      <w:r w:rsidR="00250DE2">
        <w:instrText xml:space="preserve"> REF _Ref514237815 \h </w:instrText>
      </w:r>
      <w:r w:rsidR="00250DE2">
        <w:fldChar w:fldCharType="separate"/>
      </w:r>
      <w:r w:rsidR="00CC2A77">
        <w:t xml:space="preserve">Figure </w:t>
      </w:r>
      <w:r w:rsidR="00CC2A77">
        <w:rPr>
          <w:noProof/>
        </w:rPr>
        <w:t>2</w:t>
      </w:r>
      <w:r w:rsidR="00250DE2">
        <w:fldChar w:fldCharType="end"/>
      </w:r>
      <w:r w:rsidR="00250DE2">
        <w:t xml:space="preserve">).  </w:t>
      </w:r>
    </w:p>
    <w:p w14:paraId="0E378B44" w14:textId="02AD3D3B" w:rsidR="00C45A90" w:rsidRDefault="00713FA4" w:rsidP="00C45A90">
      <w:pPr>
        <w:spacing w:after="202"/>
        <w:contextualSpacing/>
      </w:pPr>
      <w:r>
        <w:t>T</w:t>
      </w:r>
      <w:r w:rsidR="00B74CF7">
        <w:t xml:space="preserve">he </w:t>
      </w:r>
      <w:r w:rsidR="000633BD">
        <w:t>origin</w:t>
      </w:r>
      <w:r w:rsidR="00B74CF7">
        <w:t xml:space="preserve"> of H</w:t>
      </w:r>
      <w:r w:rsidR="00A42F96">
        <w:t xml:space="preserve">OIs in this system </w:t>
      </w:r>
      <w:r w:rsidR="00FA49A0">
        <w:t>are consistent with the arguments in favor of HOIs put forward by</w:t>
      </w:r>
      <w:r w:rsidR="00A42F96">
        <w:t xml:space="preserve"> Abrams </w:t>
      </w:r>
      <w:r w:rsidR="00FF74FC">
        <w:fldChar w:fldCharType="begin"/>
      </w:r>
      <w:r w:rsidR="00FF74FC">
        <w:instrText xml:space="preserve"> ADDIN ZOTERO_ITEM CSL_CITATION {"citationID":"oOIpwF87","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FF74FC">
        <w:fldChar w:fldCharType="separate"/>
      </w:r>
      <w:r w:rsidR="00FF74FC">
        <w:rPr>
          <w:noProof/>
        </w:rPr>
        <w:t>(1983)</w:t>
      </w:r>
      <w:r w:rsidR="00FF74FC">
        <w:fldChar w:fldCharType="end"/>
      </w:r>
      <w:r w:rsidR="00FF74FC">
        <w:t>.  Abrams argued that HOIs should occur when</w:t>
      </w:r>
      <w:r w:rsidR="009205B1">
        <w:t xml:space="preserve"> </w:t>
      </w:r>
      <w:r>
        <w:t xml:space="preserve">competing species </w:t>
      </w:r>
      <w:r w:rsidR="00250DE2">
        <w:t>have different</w:t>
      </w:r>
      <w:r>
        <w:t xml:space="preserve"> non-linear responses to resource availability.  In our simulation, the resource uptake and growth rates of the competing species follow a Monod or type II functional response to resource availability</w:t>
      </w:r>
      <w:r w:rsidR="00FA49A0">
        <w:t xml:space="preserve"> (</w:t>
      </w:r>
      <w:r w:rsidR="00FA49A0">
        <w:fldChar w:fldCharType="begin"/>
      </w:r>
      <w:r w:rsidR="00FA49A0">
        <w:instrText xml:space="preserve"> REF _Ref514237815 \h </w:instrText>
      </w:r>
      <w:r w:rsidR="00FA49A0">
        <w:fldChar w:fldCharType="separate"/>
      </w:r>
      <w:r w:rsidR="00CC2A77">
        <w:t xml:space="preserve">Figure </w:t>
      </w:r>
      <w:r w:rsidR="00CC2A77">
        <w:rPr>
          <w:noProof/>
        </w:rPr>
        <w:t>2</w:t>
      </w:r>
      <w:r w:rsidR="00FA49A0">
        <w:fldChar w:fldCharType="end"/>
      </w:r>
      <w:r w:rsidR="00FA49A0">
        <w:t>c)</w:t>
      </w:r>
      <w:r>
        <w:t>. This means that competition between pairs of species depends upon the level of resources available</w:t>
      </w:r>
      <w:r w:rsidR="003576FC">
        <w:t xml:space="preserve">. </w:t>
      </w:r>
      <w:r>
        <w:t xml:space="preserve">Since species also influence the resource concentration itself, it follows that competition between any pair of species is </w:t>
      </w:r>
      <w:r w:rsidR="00E44327">
        <w:t xml:space="preserve">influenced by the presence of other species in the community—the definition of a HOI.  </w:t>
      </w:r>
    </w:p>
    <w:p w14:paraId="0720D908" w14:textId="78615EEE" w:rsidR="00B93196" w:rsidRDefault="00E44327" w:rsidP="006B7C91">
      <w:pPr>
        <w:pStyle w:val="mystyle"/>
      </w:pPr>
      <w:r>
        <w:t xml:space="preserve">What makes our example more complicated, but perhaps more realistic, is that unlike in classical resource competition models, resources do not reach an equilibrium during the course of our simulation. </w:t>
      </w:r>
      <w:r w:rsidR="003576FC">
        <w:t xml:space="preserve">Rather, </w:t>
      </w:r>
      <w:r>
        <w:t>they are constantly declining throughout the season</w:t>
      </w:r>
      <w:r w:rsidR="00FA49A0">
        <w:t xml:space="preserve"> (</w:t>
      </w:r>
      <w:r w:rsidR="00FA49A0">
        <w:fldChar w:fldCharType="begin"/>
      </w:r>
      <w:r w:rsidR="00FA49A0">
        <w:instrText xml:space="preserve"> REF _Ref514237815 \h </w:instrText>
      </w:r>
      <w:r w:rsidR="00FA49A0">
        <w:fldChar w:fldCharType="separate"/>
      </w:r>
      <w:r w:rsidR="00CC2A77">
        <w:t xml:space="preserve">Figure </w:t>
      </w:r>
      <w:r w:rsidR="00CC2A77">
        <w:rPr>
          <w:noProof/>
        </w:rPr>
        <w:t>2</w:t>
      </w:r>
      <w:r w:rsidR="00FA49A0">
        <w:fldChar w:fldCharType="end"/>
      </w:r>
      <w:r w:rsidR="00FA49A0">
        <w:t xml:space="preserve"> a)</w:t>
      </w:r>
      <w:r>
        <w:t xml:space="preserve">. </w:t>
      </w:r>
      <w:r w:rsidR="008023DA">
        <w:t>D</w:t>
      </w:r>
      <w:r w:rsidR="00C20EA8">
        <w:t>eriving</w:t>
      </w:r>
      <w:r w:rsidR="00C45A90">
        <w:t xml:space="preserve"> competition coeff</w:t>
      </w:r>
      <w:r w:rsidR="00C20EA8">
        <w:t xml:space="preserve">icients from </w:t>
      </w:r>
      <w:r w:rsidR="00A66DFB">
        <w:t xml:space="preserve">a </w:t>
      </w:r>
      <w:r w:rsidR="00C45A90">
        <w:t xml:space="preserve">mechanistic resource competition </w:t>
      </w:r>
      <w:r w:rsidR="00A66DFB">
        <w:t>model</w:t>
      </w:r>
      <w:r w:rsidR="008023DA">
        <w:t xml:space="preserve"> often</w:t>
      </w:r>
      <w:r w:rsidR="00A66DFB">
        <w:t xml:space="preserve"> </w:t>
      </w:r>
      <w:r w:rsidR="008023DA">
        <w:t xml:space="preserve">requires first </w:t>
      </w:r>
      <w:r w:rsidR="00C45A90">
        <w:t xml:space="preserve">solving </w:t>
      </w:r>
      <w:r w:rsidR="008023DA">
        <w:t xml:space="preserve">for </w:t>
      </w:r>
      <w:r w:rsidR="00FA49A0">
        <w:t>stable</w:t>
      </w:r>
      <w:r w:rsidR="00C45A90">
        <w:t xml:space="preserve"> resource </w:t>
      </w:r>
      <w:r w:rsidR="00A66DFB">
        <w:t xml:space="preserve">equilibria </w:t>
      </w:r>
      <w:r w:rsidR="00C45A90">
        <w:t xml:space="preserve">and then calculating the first order sensitivity of </w:t>
      </w:r>
      <w:r w:rsidR="00FA49A0">
        <w:t>the growth rate of each</w:t>
      </w:r>
      <w:r w:rsidR="00C45A90">
        <w:t xml:space="preserve"> species to the resource availability and the sensitivity of the resource to the consumers </w:t>
      </w:r>
      <w:r w:rsidR="00C20EA8">
        <w:fldChar w:fldCharType="begin"/>
      </w:r>
      <w:r w:rsidR="008023DA">
        <w:instrText xml:space="preserve"> ADDIN ZOTERO_ITEM CSL_CITATION {"citationID":"yJK9kvJ4","properties":{"formattedCitation":"(Tilman 1977, Mesz\\uc0\\u233{}na et al. 2006, Letten et al. 2017)","plainCitation":"(Tilman 1977, Meszéna et al. 2006,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shortTitle":"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r w:rsidR="00C20EA8">
        <w:fldChar w:fldCharType="separate"/>
      </w:r>
      <w:r w:rsidR="008023DA" w:rsidRPr="008023DA">
        <w:rPr>
          <w:rFonts w:cs="Times New Roman"/>
        </w:rPr>
        <w:t>(Tilman 1977, Mesz</w:t>
      </w:r>
      <w:r w:rsidR="008023DA" w:rsidRPr="005D4B8B">
        <w:rPr>
          <w:rFonts w:cs="Times New Roman"/>
        </w:rPr>
        <w:t xml:space="preserve">éna et </w:t>
      </w:r>
      <w:r w:rsidR="008023DA" w:rsidRPr="005D4B8B">
        <w:rPr>
          <w:rFonts w:cs="Times New Roman"/>
        </w:rPr>
        <w:lastRenderedPageBreak/>
        <w:t>al. 2006, Letten et al. 2017)</w:t>
      </w:r>
      <w:r w:rsidR="00C20EA8">
        <w:fldChar w:fldCharType="end"/>
      </w:r>
      <w:r w:rsidR="00C45A90">
        <w:t xml:space="preserve">.  </w:t>
      </w:r>
      <w:r>
        <w:t>However, we believe that in many natural systems, such as those involving annual plants, the</w:t>
      </w:r>
      <w:r w:rsidR="00FA49A0">
        <w:t xml:space="preserve"> pace</w:t>
      </w:r>
      <w:r w:rsidR="00C20EA8">
        <w:t xml:space="preserve"> of resource dynamics may be as rapid as the change in consumer biomass.  This makes deriving competition coefficients analytically much more difficult</w:t>
      </w:r>
      <w:r w:rsidR="003576FC">
        <w:t xml:space="preserve">, perhaps impossible </w:t>
      </w:r>
      <w:r w:rsidR="003576FC">
        <w:fldChar w:fldCharType="begin"/>
      </w:r>
      <w:r w:rsidR="003576FC">
        <w:instrText xml:space="preserve"> ADDIN ZOTERO_ITEM CSL_CITATION {"citationID":"gR2CKoB9","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instrText>
      </w:r>
      <w:r w:rsidR="003576FC">
        <w:fldChar w:fldCharType="separate"/>
      </w:r>
      <w:r w:rsidR="003576FC" w:rsidRPr="003576FC">
        <w:rPr>
          <w:rFonts w:cs="Times New Roman"/>
        </w:rPr>
        <w:t>(O’Dwyer 2018)</w:t>
      </w:r>
      <w:r w:rsidR="003576FC">
        <w:fldChar w:fldCharType="end"/>
      </w:r>
      <w:r w:rsidR="00C20EA8">
        <w:t xml:space="preserve">.  The great advantage of </w:t>
      </w:r>
      <w:r w:rsidR="00F75326">
        <w:t>statistically</w:t>
      </w:r>
      <w:r w:rsidR="00F75326" w:rsidDel="00F75326">
        <w:t xml:space="preserve"> </w:t>
      </w:r>
      <w:r w:rsidR="00FA49A0">
        <w:t>fitting a phenomenological model to observed or simulated effects of competition</w:t>
      </w:r>
      <w:r w:rsidR="00C20EA8">
        <w:t xml:space="preserve"> is that </w:t>
      </w:r>
      <w:r w:rsidR="009E741B">
        <w:t xml:space="preserve">this approach </w:t>
      </w:r>
      <w:r w:rsidR="00C20EA8">
        <w:t xml:space="preserve">can help us understand pairwise competition even in such complex cases. </w:t>
      </w:r>
      <w:r w:rsidR="00FA49A0">
        <w:t>However</w:t>
      </w:r>
      <w:r w:rsidR="00C20EA8">
        <w:t xml:space="preserve">, our work here shows that </w:t>
      </w:r>
      <w:r w:rsidR="009E741B">
        <w:t xml:space="preserve">this advantage </w:t>
      </w:r>
      <w:r w:rsidR="00C20EA8">
        <w:t xml:space="preserve">may come at the cost of </w:t>
      </w:r>
      <w:r w:rsidR="009E741B">
        <w:t>ignoring important</w:t>
      </w:r>
      <w:r w:rsidR="00C20EA8">
        <w:t xml:space="preserve"> HOIs in multispecies communities. </w:t>
      </w:r>
    </w:p>
    <w:p w14:paraId="56044AE7" w14:textId="629A83F9" w:rsidR="007A5076" w:rsidRDefault="00FB2B55" w:rsidP="00E70044">
      <w:pPr>
        <w:pStyle w:val="Heading"/>
      </w:pPr>
      <w:r>
        <w:t>Are HOIs Common in Nature</w:t>
      </w:r>
      <w:r w:rsidR="00746378">
        <w:t xml:space="preserve">? </w:t>
      </w:r>
    </w:p>
    <w:p w14:paraId="2DC292C6" w14:textId="52832F86" w:rsidR="00540DA5" w:rsidRDefault="00A0621E" w:rsidP="006B7C91">
      <w:pPr>
        <w:pStyle w:val="mystyle"/>
      </w:pPr>
      <w:r>
        <w:t xml:space="preserve">One way to view HOIs in this system is to consider it a </w:t>
      </w:r>
      <w:r w:rsidR="00FB2B55">
        <w:t xml:space="preserve">specific </w:t>
      </w:r>
      <w:r w:rsidR="003F7251">
        <w:t>instance of a more general case</w:t>
      </w:r>
      <w:r w:rsidR="00FB2B55">
        <w:t xml:space="preserve"> in which</w:t>
      </w:r>
      <w:r>
        <w:t xml:space="preserve"> </w:t>
      </w:r>
      <w:r w:rsidR="00FB2B55">
        <w:t xml:space="preserve">the trait that determines each species’ impact on and sensitivity to resource availability is itself governed by resource </w:t>
      </w:r>
      <w:r w:rsidR="003576FC">
        <w:t xml:space="preserve">availability over time </w:t>
      </w:r>
      <w:r w:rsidR="00EE79BD">
        <w:fldChar w:fldCharType="begin"/>
      </w:r>
      <w:r w:rsidR="00EE79BD">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Meszéna et al. 2006)</w:t>
      </w:r>
      <w:r w:rsidR="00EE79BD">
        <w:fldChar w:fldCharType="end"/>
      </w:r>
      <w:r w:rsidR="00FB2B55">
        <w:t xml:space="preserve">. </w:t>
      </w:r>
      <w:r w:rsidR="00540DA5">
        <w:t xml:space="preserve">In this case, </w:t>
      </w:r>
      <w:r w:rsidR="0032457D">
        <w:t xml:space="preserve">the trait in question is </w:t>
      </w:r>
      <w:r w:rsidR="00540DA5">
        <w:t xml:space="preserve">the </w:t>
      </w:r>
      <w:r w:rsidR="003576FC">
        <w:t>average rate of resource uptake</w:t>
      </w:r>
      <w:r w:rsidR="00DD2AFC">
        <w:t>, which</w:t>
      </w:r>
      <w:r w:rsidR="00540DA5">
        <w:t xml:space="preserve"> shifts in response to resource availability and thus the activity of competitors.</w:t>
      </w:r>
      <w:r>
        <w:t xml:space="preserve">  More generally, we believe</w:t>
      </w:r>
      <w:r w:rsidR="00797669">
        <w:t xml:space="preserve"> a general recipe for HOIs will be systems in which </w:t>
      </w:r>
      <w:r w:rsidR="007A16C0">
        <w:t>1) some species</w:t>
      </w:r>
      <w:r w:rsidR="00797669">
        <w:t xml:space="preserve"> can cause large resource fluctuations</w:t>
      </w:r>
      <w:r w:rsidR="007A16C0">
        <w:t xml:space="preserve">, 2) the </w:t>
      </w:r>
      <w:r w:rsidR="008023DA">
        <w:t xml:space="preserve">rate </w:t>
      </w:r>
      <w:r w:rsidR="007A16C0">
        <w:t xml:space="preserve">of resource uptake </w:t>
      </w:r>
      <w:r w:rsidR="008023DA">
        <w:t xml:space="preserve">by other species </w:t>
      </w:r>
      <w:r w:rsidR="007A16C0">
        <w:t>shift</w:t>
      </w:r>
      <w:r w:rsidR="008023DA">
        <w:t>s</w:t>
      </w:r>
      <w:r w:rsidR="007A16C0">
        <w:t xml:space="preserve"> in response to resource availability, and 3) the strength of this response varies across </w:t>
      </w:r>
      <w:r w:rsidR="004B2868">
        <w:t>species</w:t>
      </w:r>
      <w:r w:rsidR="007A16C0">
        <w:t>.</w:t>
      </w:r>
      <w:r w:rsidR="00FB2B55">
        <w:t xml:space="preserve">  Among plants, </w:t>
      </w:r>
      <w:r w:rsidR="004B2868">
        <w:t>plastic changes</w:t>
      </w:r>
      <w:r w:rsidR="007A16C0">
        <w:t xml:space="preserve"> in </w:t>
      </w:r>
      <w:r w:rsidR="004B2868">
        <w:t>traits such as height, specific leaf area, and phenology, have been shown in response to competition and changes in resource availability</w:t>
      </w:r>
      <w:r w:rsidR="003576FC">
        <w:t xml:space="preserve"> (</w:t>
      </w:r>
      <w:r w:rsidR="00541FCE">
        <w:t>e.g.</w:t>
      </w:r>
      <w:r w:rsidR="004B2868">
        <w:t xml:space="preserve"> </w:t>
      </w:r>
      <w:r w:rsidR="004B2868">
        <w:fldChar w:fldCharType="begin"/>
      </w:r>
      <w:r w:rsidR="000034F1">
        <w:instrText xml:space="preserve"> ADDIN ZOTERO_ITEM CSL_CITATION {"citationID":"TxLmE4hj","properties":{"formattedCitation":"(Aronson et al. 1992, Bennett et al. 2016, Conti et al. 2018)","plainCitation":"(Aronson et al. 1992, Bennett et al. 2016, Conti et al. 2018)","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0034F1">
        <w:rPr>
          <w:noProof/>
        </w:rPr>
        <w:t>(Aronson et al. 1992, Bennett et al. 2016, Conti et al. 2018)</w:t>
      </w:r>
      <w:r w:rsidR="004B2868">
        <w:fldChar w:fldCharType="end"/>
      </w:r>
      <w:r w:rsidR="003576FC">
        <w:t>)</w:t>
      </w:r>
      <w:r w:rsidR="00540DA5">
        <w:t xml:space="preserve">.  In theory, these traits should also determine each individual’s impact and </w:t>
      </w:r>
      <w:r w:rsidR="00540DA5">
        <w:lastRenderedPageBreak/>
        <w:t xml:space="preserve">sensitivity to competition.  </w:t>
      </w:r>
      <w:r w:rsidR="00175B82">
        <w:t>So,</w:t>
      </w:r>
      <w:r w:rsidR="00540DA5">
        <w:t xml:space="preserve"> are HOIs inevitable? </w:t>
      </w:r>
      <w:r w:rsidR="005D1919">
        <w:t>And i</w:t>
      </w:r>
      <w:r w:rsidR="00540DA5">
        <w:t xml:space="preserve">f so why are so few documented examples among competing plants (but see </w:t>
      </w:r>
      <w:r w:rsidR="00540DA5">
        <w:fldChar w:fldCharType="begin"/>
      </w:r>
      <w:r w:rsidR="00596808">
        <w:instrText xml:space="preserve"> ADDIN ZOTERO_ITEM CSL_CITATION {"citationID":"YgOQcNYs","properties":{"formattedCitation":"(Mayfield and Stouffer 2017)","plainCitation":"(Mayfield and Stouffer 2017)","dontUpdate":true,"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540DA5">
        <w:t xml:space="preserve">?  </w:t>
      </w:r>
    </w:p>
    <w:p w14:paraId="6EB9FEBC" w14:textId="4546F79E" w:rsidR="009E120C" w:rsidRDefault="00540DA5" w:rsidP="006B7C91">
      <w:pPr>
        <w:pStyle w:val="mystyle"/>
      </w:pPr>
      <w:r>
        <w:t xml:space="preserve">One </w:t>
      </w:r>
      <w:r w:rsidR="008A72E9">
        <w:t xml:space="preserve">hypothesis is </w:t>
      </w:r>
      <w:r>
        <w:t>while HOIs are common</w:t>
      </w:r>
      <w:r w:rsidR="00A53231">
        <w:t>,</w:t>
      </w:r>
      <w:r>
        <w:t xml:space="preserve"> </w:t>
      </w:r>
      <w:r w:rsidR="00A53231">
        <w:t xml:space="preserve">they </w:t>
      </w:r>
      <w:r>
        <w:t xml:space="preserve">are </w:t>
      </w:r>
      <w:r w:rsidR="008A72E9">
        <w:t>often</w:t>
      </w:r>
      <w:r>
        <w:t xml:space="preserve"> weak.  </w:t>
      </w:r>
      <w:r w:rsidR="008A72E9">
        <w:t>A</w:t>
      </w:r>
      <w:r>
        <w:t xml:space="preserve"> key factor in producing HOIs in our simulation is that </w:t>
      </w:r>
      <w:r w:rsidR="005D6D8C">
        <w:t xml:space="preserve">each species has a uniquely shaped </w:t>
      </w:r>
      <w:r w:rsidR="008A72E9">
        <w:t xml:space="preserve">resource </w:t>
      </w:r>
      <w:r>
        <w:t xml:space="preserve">uptake curve.  </w:t>
      </w:r>
      <w:r w:rsidR="005D6D8C">
        <w:t xml:space="preserve">Additional simulations show that the </w:t>
      </w:r>
      <w:r w:rsidR="009E120C">
        <w:t>weaker</w:t>
      </w:r>
      <w:r w:rsidR="008A72E9">
        <w:t xml:space="preserve"> the trade-off between resource uptake rate</w:t>
      </w:r>
      <w:r w:rsidR="009E120C">
        <w:t>s</w:t>
      </w:r>
      <w:r w:rsidR="008A72E9">
        <w:t xml:space="preserve"> at high </w:t>
      </w:r>
      <w:r w:rsidR="002931CC">
        <w:t xml:space="preserve">versus </w:t>
      </w:r>
      <w:r w:rsidR="008A72E9">
        <w:t>low resource availability</w:t>
      </w:r>
      <w:r w:rsidR="005D6D8C">
        <w:t>—or the more similar species resource uptake curves are to one another—</w:t>
      </w:r>
      <w:r w:rsidR="008A72E9">
        <w:t xml:space="preserve">the </w:t>
      </w:r>
      <w:r w:rsidR="009E120C">
        <w:t>weaker</w:t>
      </w:r>
      <w:r w:rsidR="008A72E9">
        <w:t xml:space="preserve"> the HOIs </w:t>
      </w:r>
      <w:r w:rsidR="00541FCE">
        <w:t xml:space="preserve">are </w:t>
      </w:r>
      <w:r w:rsidR="008A72E9">
        <w:t>in this system</w:t>
      </w:r>
      <w:r w:rsidR="00541FCE">
        <w:t xml:space="preserve"> (Appendix </w:t>
      </w:r>
      <w:r w:rsidR="003576FC">
        <w:t>A</w:t>
      </w:r>
      <w:r w:rsidR="00541FCE">
        <w:t>)</w:t>
      </w:r>
      <w:r w:rsidR="008A72E9">
        <w:t xml:space="preserve">.  </w:t>
      </w:r>
      <w:r w:rsidR="009E120C">
        <w:t xml:space="preserve">In nature, such strong trade-offs may be rare.  </w:t>
      </w:r>
    </w:p>
    <w:p w14:paraId="53B8EDA9" w14:textId="140F40AA" w:rsidR="00540DA5" w:rsidRDefault="009E120C" w:rsidP="006B7C91">
      <w:pPr>
        <w:pStyle w:val="mystyle"/>
      </w:pPr>
      <w:r>
        <w:t xml:space="preserve">The large changes in resource availability and plant biomass in our simulation also </w:t>
      </w:r>
      <w:r w:rsidR="005871E0">
        <w:t>contribute to</w:t>
      </w:r>
      <w:r>
        <w:t xml:space="preserve"> the strength of HOIs.  Because resource availability </w:t>
      </w:r>
      <w:r w:rsidR="009D55FA">
        <w:t>fluctuates widely in our simulation</w:t>
      </w:r>
      <w:r w:rsidR="005D6D8C">
        <w:t xml:space="preserve">, </w:t>
      </w:r>
      <w:r w:rsidR="009D55FA">
        <w:t xml:space="preserve">it means that species interactions change dramatically over the course of the season.  Without </w:t>
      </w:r>
      <w:r w:rsidR="00541FCE">
        <w:t xml:space="preserve">the </w:t>
      </w:r>
      <w:r w:rsidR="009D55FA">
        <w:t xml:space="preserve">extreme fluctuation in </w:t>
      </w:r>
      <w:r w:rsidR="005871E0">
        <w:t xml:space="preserve">the </w:t>
      </w:r>
      <w:r w:rsidR="009D55FA">
        <w:t xml:space="preserve">resource environment, species would have relatively constant competitive effects on one another and no HOIs would </w:t>
      </w:r>
      <w:r w:rsidR="005871E0">
        <w:t>emerge</w:t>
      </w:r>
      <w:r w:rsidR="009D55FA">
        <w:t xml:space="preserve">.  For instance, compare our system to an idealized version of resource competition experienced by competing 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xml:space="preserve">.  Due to their large size, perennial plants can be assumed to quickly draw resources down to a dynamic equilibrium close to the environmental resource supply rate.  Thus, even if species have different non-linear responses to resource </w:t>
      </w:r>
      <w:commentRangeStart w:id="36"/>
      <w:r w:rsidR="009D55FA">
        <w:t xml:space="preserve">concentration the fact that resource concentration is relatively fixed eliminates the possibility of strong higher order interactions. Because of their resource dynamics, seasonally forced systems, such as annual plant communities in a Mediterranean climat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commentRangeEnd w:id="36"/>
      <w:r w:rsidR="002F762A">
        <w:rPr>
          <w:rStyle w:val="CommentReference"/>
        </w:rPr>
        <w:commentReference w:id="36"/>
      </w:r>
      <w:r w:rsidR="00541FCE">
        <w:t xml:space="preserve"> </w:t>
      </w:r>
    </w:p>
    <w:p w14:paraId="030BEDF4" w14:textId="12A9C376" w:rsidR="00B507A2" w:rsidRDefault="00B507A2" w:rsidP="00973FCF">
      <w:pPr>
        <w:pBdr>
          <w:bottom w:val="single" w:sz="6" w:space="1" w:color="auto"/>
        </w:pBdr>
        <w:spacing w:after="202"/>
        <w:contextualSpacing/>
      </w:pPr>
      <w:r>
        <w:lastRenderedPageBreak/>
        <w:t xml:space="preserve">Our definition of HOIs does lead to some </w:t>
      </w:r>
      <w:r w:rsidR="0043064D">
        <w:t>peculiar</w:t>
      </w:r>
      <w:r>
        <w:t xml:space="preserve"> properties where species contribution to </w:t>
      </w:r>
      <m:oMath>
        <m:r>
          <w:rPr>
            <w:rFonts w:ascii="Cambria Math" w:hAnsi="Cambria Math"/>
          </w:rPr>
          <m:t>C</m:t>
        </m:r>
      </m:oMath>
      <w:r>
        <w:t xml:space="preserve"> change non-linearly with density.  In our simulation for example, we found a model with non-linear terms for each species’ effect best fit the data for the mid and late-season species.  These terms are required to fit the single species data because</w:t>
      </w:r>
      <w:r w:rsidR="00165B91">
        <w:t xml:space="preserve"> the densities of each competitor have different non-linear effects (</w:t>
      </w:r>
      <w:r w:rsidR="001C1125">
        <w:fldChar w:fldCharType="begin"/>
      </w:r>
      <w:r w:rsidR="001C1125">
        <w:instrText xml:space="preserve"> REF _Ref514237754 \h </w:instrText>
      </w:r>
      <w:r w:rsidR="001C1125">
        <w:fldChar w:fldCharType="separate"/>
      </w:r>
      <w:r w:rsidR="00CC2A77">
        <w:t xml:space="preserve">Figure </w:t>
      </w:r>
      <w:r w:rsidR="00CC2A77">
        <w:rPr>
          <w:noProof/>
        </w:rPr>
        <w:t>3</w:t>
      </w:r>
      <w:r w:rsidR="001C1125">
        <w:fldChar w:fldCharType="end"/>
      </w:r>
      <w:r w:rsidR="00165B91" w:rsidRPr="0043064D">
        <w:t xml:space="preserve">). </w:t>
      </w:r>
      <w:r w:rsidRPr="0043064D">
        <w:t xml:space="preserve">To see </w:t>
      </w:r>
      <w:r w:rsidR="00165B91" w:rsidRPr="0043064D">
        <w:t>how this creates issues for defining HOIs</w:t>
      </w:r>
      <w:r w:rsidRPr="0043064D">
        <w:t>, consider two species, one and two, that have identical effects on shared resources and therefore identical effects on a third competitor, species three.  Our definition of HOIs suggests that if there are no HOIs, the true combined effect of one and two together will be the sum of their separate effects:</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where </w:t>
      </w:r>
      <m:oMath>
        <m:r>
          <w:rPr>
            <w:rFonts w:ascii="Cambria Math" w:hAnsi="Cambria Math"/>
          </w:rPr>
          <m:t>g</m:t>
        </m:r>
      </m:oMath>
      <w:r w:rsidRPr="0043064D">
        <w:t xml:space="preserve"> is a linear or non-linear function of species density.  However, since we have assumed that individuals of one and two are identical we know that their true effect on three must in fact be equal to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If </w:t>
      </w:r>
      <m:oMath>
        <m:r>
          <w:rPr>
            <w:rFonts w:ascii="Cambria Math" w:hAnsi="Cambria Math"/>
          </w:rPr>
          <m:t>g</m:t>
        </m:r>
      </m:oMath>
      <w:r w:rsidRPr="0043064D">
        <w:t xml:space="preserve"> is a non-linear function then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Hence the sum of the separate species effects will not be equal to the true effect, even when we do not assume any explicit interaction modification. </w:t>
      </w:r>
      <w:r>
        <w:rPr>
          <w:highlight w:val="yellow"/>
        </w:rPr>
        <w:t xml:space="preserve"> </w:t>
      </w:r>
      <w:commentRangeStart w:id="37"/>
      <w:r w:rsidRPr="001572D7">
        <w:rPr>
          <w:highlight w:val="yellow"/>
        </w:rPr>
        <w:t xml:space="preserve">This problem hints that any system in which competition depends non-linearly on the effects of density, even single species density, </w:t>
      </w:r>
      <w:r>
        <w:rPr>
          <w:highlight w:val="yellow"/>
        </w:rPr>
        <w:t xml:space="preserve">will </w:t>
      </w:r>
      <w:r w:rsidRPr="001572D7">
        <w:rPr>
          <w:highlight w:val="yellow"/>
        </w:rPr>
        <w:t>produce HOIs.</w:t>
      </w:r>
      <w:r w:rsidR="00165B91">
        <w:rPr>
          <w:highlight w:val="yellow"/>
        </w:rPr>
        <w:t xml:space="preserve">  </w:t>
      </w:r>
      <w:r w:rsidRPr="001572D7">
        <w:rPr>
          <w:highlight w:val="yellow"/>
        </w:rPr>
        <w:t xml:space="preserve">  </w:t>
      </w:r>
      <w:commentRangeEnd w:id="37"/>
      <w:r>
        <w:rPr>
          <w:rStyle w:val="CommentReference"/>
        </w:rPr>
        <w:commentReference w:id="37"/>
      </w:r>
      <w:r w:rsidR="00165B91">
        <w:rPr>
          <w:rStyle w:val="CommentReference"/>
        </w:rPr>
        <w:t xml:space="preserve"> </w:t>
      </w:r>
    </w:p>
    <w:p w14:paraId="7A1EC0CC" w14:textId="77777777" w:rsidR="00B93196" w:rsidRDefault="00390672">
      <w:pPr>
        <w:pStyle w:val="Heading"/>
      </w:pPr>
      <w:bookmarkStart w:id="38" w:name="discussion"/>
      <w:bookmarkStart w:id="39" w:name="conclusionssummary"/>
      <w:bookmarkEnd w:id="38"/>
      <w:bookmarkEnd w:id="39"/>
      <w:r>
        <w:t>Conclusion</w:t>
      </w:r>
    </w:p>
    <w:p w14:paraId="08D741D5" w14:textId="50F181C2" w:rsidR="00B93196" w:rsidRDefault="002E165A">
      <w:pPr>
        <w:spacing w:after="202"/>
        <w:contextualSpacing/>
      </w:pPr>
      <w:r>
        <w:t>Higher order interactions have profound implications for how we understand multispecies communities</w:t>
      </w:r>
      <w:r w:rsidRPr="006B2FC8">
        <w:t xml:space="preserve">. </w:t>
      </w:r>
      <w:r w:rsidR="00390672">
        <w:t xml:space="preserve">We have sought to clarify the definition of HOI’s and explain how they could arise from relatively simple competitive dynamics. </w:t>
      </w:r>
      <w:r w:rsidR="006A1A7F">
        <w:t xml:space="preserve">We propose that the most robust method to detect HOIs is to compare the observed strength of multispecies </w:t>
      </w:r>
      <w:r w:rsidR="006A1A7F">
        <w:lastRenderedPageBreak/>
        <w:t xml:space="preserve">competition to the sum of individual species effects. </w:t>
      </w:r>
      <w:r w:rsidR="00390672">
        <w:t xml:space="preserve">We illustrate </w:t>
      </w:r>
      <w:r w:rsidR="006A1A7F">
        <w:t xml:space="preserve">our definition of HOIs and our proposed method for detecting HOIs </w:t>
      </w:r>
      <w:r w:rsidR="00390672">
        <w:t xml:space="preserve">with </w:t>
      </w:r>
      <w:r w:rsidR="002F762A">
        <w:t xml:space="preserve">a simple mechanistic model of species competition for a single resource. </w:t>
      </w:r>
      <w:r w:rsidR="006A1A7F">
        <w:t xml:space="preserve">Defining HOIs in this way requires that the focal species’ response to single species competition is accurately modeled first. </w:t>
      </w:r>
      <w:r w:rsidR="00541FCE">
        <w:t>Our analysis also reveals a potential difficulty in formulating a truly general way of measuring HOIs—it may be that HOIs are only defined in cases where per capita interspecific competition is constant</w:t>
      </w:r>
      <w:r w:rsidR="00F8634A">
        <w:t xml:space="preserve">. </w:t>
      </w:r>
      <w:r w:rsidR="002F762A">
        <w:t xml:space="preserve">While we believe that HOIs should be common in nature this does not mean that they will be strong or strong enough to detect statistically in empirical settings.  Our work suggests that environments in which resource availability </w:t>
      </w:r>
      <w:r w:rsidR="006A1A7F">
        <w:t xml:space="preserve">and competitor size </w:t>
      </w:r>
      <w:r w:rsidR="001C1125">
        <w:t xml:space="preserve">change rapidly during a single growing </w:t>
      </w:r>
      <w:r w:rsidR="002F762A">
        <w:t>season may</w:t>
      </w:r>
      <w:r w:rsidR="00541FCE">
        <w:t xml:space="preserve"> </w:t>
      </w:r>
      <w:r w:rsidR="002F762A">
        <w:t xml:space="preserve">be a likely place for HOIs to emerge. </w:t>
      </w:r>
    </w:p>
    <w:p w14:paraId="45053543" w14:textId="77777777" w:rsidR="00B93196" w:rsidRDefault="00390672">
      <w:pPr>
        <w:pStyle w:val="Heading"/>
      </w:pPr>
      <w:bookmarkStart w:id="40" w:name="acknowledgments"/>
      <w:bookmarkEnd w:id="40"/>
      <w:r>
        <w:t>Acknowledgments</w:t>
      </w:r>
    </w:p>
    <w:p w14:paraId="5C29317E" w14:textId="77777777" w:rsidR="001C1125" w:rsidRDefault="001C1125">
      <w:pPr>
        <w:spacing w:line="276" w:lineRule="auto"/>
        <w:ind w:firstLine="0"/>
        <w:jc w:val="both"/>
        <w:rPr>
          <w:rFonts w:eastAsia="Noto Sans CJK SC Regular" w:cs="FreeSans"/>
          <w:b/>
          <w:szCs w:val="28"/>
        </w:rPr>
      </w:pPr>
      <w:bookmarkStart w:id="41" w:name="references"/>
      <w:bookmarkEnd w:id="41"/>
      <w:r>
        <w:br w:type="page"/>
      </w:r>
    </w:p>
    <w:p w14:paraId="73D91D9C" w14:textId="32F42B2D" w:rsidR="00B93196" w:rsidRDefault="00390672">
      <w:pPr>
        <w:pStyle w:val="Heading"/>
      </w:pPr>
      <w:r>
        <w:lastRenderedPageBreak/>
        <w:t>References</w:t>
      </w:r>
    </w:p>
    <w:p w14:paraId="7F11BD7C" w14:textId="77777777" w:rsidR="000034F1" w:rsidRPr="000034F1" w:rsidRDefault="007B137A" w:rsidP="00F109A0">
      <w:pPr>
        <w:pStyle w:val="Bibliography"/>
      </w:pPr>
      <w:r>
        <w:t xml:space="preserve"> </w:t>
      </w:r>
      <w:r w:rsidR="00F56B3F">
        <w:fldChar w:fldCharType="begin"/>
      </w:r>
      <w:r w:rsidR="00596808">
        <w:instrText xml:space="preserve"> ADDIN ZOTERO_BIBL {"uncited":[],"omitted":[],"custom":[]} CSL_BIBLIOGRAPHY </w:instrText>
      </w:r>
      <w:r w:rsidR="00F56B3F">
        <w:fldChar w:fldCharType="separate"/>
      </w:r>
      <w:r w:rsidR="000034F1" w:rsidRPr="000034F1">
        <w:t>Abrams, P. A. 1983. Arguments in Favor of Higher Order Interactions. The American Naturalist 121:887–891.</w:t>
      </w:r>
    </w:p>
    <w:p w14:paraId="669F3D46" w14:textId="77777777" w:rsidR="000034F1" w:rsidRPr="000034F1" w:rsidRDefault="000034F1" w:rsidP="00F109A0">
      <w:pPr>
        <w:pStyle w:val="Bibliography"/>
      </w:pPr>
      <w:r w:rsidRPr="000034F1">
        <w:t>Adler, F. R., and W. F. Morris. 1994. A General Test for Interaction Modification. Ecology 75:1552–1559.</w:t>
      </w:r>
    </w:p>
    <w:p w14:paraId="05FE90C2" w14:textId="77777777" w:rsidR="000034F1" w:rsidRPr="000034F1" w:rsidRDefault="000034F1" w:rsidP="00F109A0">
      <w:pPr>
        <w:pStyle w:val="Bibliography"/>
      </w:pPr>
      <w:r w:rsidRPr="000034F1">
        <w:t>Aronson, J., J. Kigel, A. Shmida, and J. Klein. 1992. Adaptive phenology of desert and Mediterranean populations of annual plants grown with and without water stress. Oecologia 89:17–26.</w:t>
      </w:r>
    </w:p>
    <w:p w14:paraId="12040C4A" w14:textId="77777777" w:rsidR="000034F1" w:rsidRPr="000034F1" w:rsidRDefault="000034F1" w:rsidP="00F109A0">
      <w:pPr>
        <w:pStyle w:val="Bibliography"/>
      </w:pPr>
      <w:r w:rsidRPr="000034F1">
        <w:t>Bennett, J. A., K. Riibak, R. Tamme, R. J. Lewis, and M. Pärtel. 2016. The reciprocal relationship between competition and intraspecific trait variation. Journal of Ecology 104:1410–1420.</w:t>
      </w:r>
    </w:p>
    <w:p w14:paraId="405833FF" w14:textId="77777777" w:rsidR="000034F1" w:rsidRPr="000034F1" w:rsidRDefault="000034F1" w:rsidP="00F109A0">
      <w:pPr>
        <w:pStyle w:val="Bibliography"/>
      </w:pPr>
      <w:r w:rsidRPr="000034F1">
        <w:t>Billick, I., and T. J. Case. 1994. Higher Order Interactions in Ecological Communities: What Are They and How Can They be Detected? Ecology 75:1530–1543.</w:t>
      </w:r>
    </w:p>
    <w:p w14:paraId="12CF918F" w14:textId="77777777" w:rsidR="000034F1" w:rsidRPr="000034F1" w:rsidRDefault="000034F1" w:rsidP="00F109A0">
      <w:pPr>
        <w:pStyle w:val="Bibliography"/>
      </w:pPr>
      <w:r w:rsidRPr="000034F1">
        <w:t>Case, T. J., and E. A. Bender. 1981. Testing for Higher Order Interactions. The American Naturalist 118:920–929.</w:t>
      </w:r>
    </w:p>
    <w:p w14:paraId="400FDF36" w14:textId="77777777" w:rsidR="000034F1" w:rsidRPr="000034F1" w:rsidRDefault="000034F1" w:rsidP="00F109A0">
      <w:pPr>
        <w:pStyle w:val="Bibliography"/>
      </w:pPr>
      <w:r w:rsidRPr="000034F1">
        <w:t>Chesson, P. 2000. Mechanisms of Maintenance of Species Diversity. Annual Review of Ecology and Systematics 31:343–366.</w:t>
      </w:r>
    </w:p>
    <w:p w14:paraId="3BF2E04D" w14:textId="77777777" w:rsidR="000034F1" w:rsidRPr="000034F1" w:rsidRDefault="000034F1" w:rsidP="00F109A0">
      <w:pPr>
        <w:pStyle w:val="Bibliography"/>
      </w:pPr>
      <w:r w:rsidRPr="000034F1">
        <w:t>Cohen, D. 1976. The Optimal Timing of Reproduction. The American Naturalist 110:801–807.</w:t>
      </w:r>
    </w:p>
    <w:p w14:paraId="6F93C0F6" w14:textId="77777777" w:rsidR="000034F1" w:rsidRPr="000034F1" w:rsidRDefault="000034F1" w:rsidP="00F109A0">
      <w:pPr>
        <w:pStyle w:val="Bibliography"/>
      </w:pPr>
      <w:r w:rsidRPr="000034F1">
        <w:t xml:space="preserve">Conti, L., S. Block, M. Parepa, T. Münkemüller, W. Thuiller, A. T. R. Acosta, M. van Kleunen, S. Dullinger, F. Essl, I. Dullinger, D. Moser, G. Klonner, O. Bossdorf, </w:t>
      </w:r>
      <w:r w:rsidRPr="000034F1">
        <w:lastRenderedPageBreak/>
        <w:t>and M. Carboni. 2018. Functional trait differences and trait plasticity mediate biotic resistance to potential plant invaders. Journal of Ecology 106:1607–1620.</w:t>
      </w:r>
    </w:p>
    <w:p w14:paraId="125E9927" w14:textId="77777777" w:rsidR="000034F1" w:rsidRPr="000034F1" w:rsidRDefault="000034F1" w:rsidP="00F109A0">
      <w:pPr>
        <w:pStyle w:val="Bibliography"/>
      </w:pPr>
      <w:r w:rsidRPr="000034F1">
        <w:t>Dybzinski, R., and D. Tilman. 2007. Resource Use Patterns Predict Long</w:t>
      </w:r>
      <w:r w:rsidRPr="00F109A0">
        <w:rPr>
          <w:rFonts w:ascii="Cambria Math" w:hAnsi="Cambria Math" w:cs="Cambria Math"/>
        </w:rPr>
        <w:t>‐</w:t>
      </w:r>
      <w:r w:rsidRPr="000034F1">
        <w:t>Term Outcomes of Plant Competition for Nutrients and Light. The American Naturalist 170:305–318.</w:t>
      </w:r>
    </w:p>
    <w:p w14:paraId="52262357" w14:textId="77777777" w:rsidR="000034F1" w:rsidRPr="000034F1" w:rsidRDefault="000034F1" w:rsidP="00F109A0">
      <w:pPr>
        <w:pStyle w:val="Bibliography"/>
      </w:pPr>
      <w:r w:rsidRPr="000034F1">
        <w:t>Godoy, O., and J. M. Levine. 2013. Phenology effects on invasion success: insights from coupling field experiments to coexistence theory. Ecology 95:726–736.</w:t>
      </w:r>
    </w:p>
    <w:p w14:paraId="1C26A6F6" w14:textId="77777777" w:rsidR="000034F1" w:rsidRPr="000034F1" w:rsidRDefault="000034F1" w:rsidP="00F109A0">
      <w:pPr>
        <w:pStyle w:val="Bibliography"/>
      </w:pPr>
      <w:r w:rsidRPr="000034F1">
        <w:t>Grilli, J., G. Barabás, M. J. Michalska-Smith, and S. Allesina. 2017. Higher-order interactions stabilize dynamics in competitive network models. Nature 548:210–213.</w:t>
      </w:r>
    </w:p>
    <w:p w14:paraId="11DFE37E" w14:textId="77777777" w:rsidR="000034F1" w:rsidRPr="000034F1" w:rsidRDefault="000034F1" w:rsidP="00F109A0">
      <w:pPr>
        <w:pStyle w:val="Bibliography"/>
      </w:pPr>
      <w:r w:rsidRPr="000034F1">
        <w:t>Hassell, M. P., and H. N. Comins. 1976. Discrete time models for two-species competition. Theoretical Population Biology 9:202–221.</w:t>
      </w:r>
    </w:p>
    <w:p w14:paraId="55270E1F" w14:textId="77777777" w:rsidR="000034F1" w:rsidRPr="000034F1" w:rsidRDefault="000034F1" w:rsidP="00F109A0">
      <w:pPr>
        <w:pStyle w:val="Bibliography"/>
      </w:pPr>
      <w:r w:rsidRPr="000034F1">
        <w:t>Kraft, N. J. B., O. Godoy, and J. M. Levine. 2015. Plant functional traits and the multidimensional nature of species coexistence. Proceedings of the National Academy of Sciences of the United States of America 112:797–802.</w:t>
      </w:r>
    </w:p>
    <w:p w14:paraId="5655A1B0" w14:textId="77777777" w:rsidR="000034F1" w:rsidRPr="000034F1" w:rsidRDefault="000034F1" w:rsidP="00F109A0">
      <w:pPr>
        <w:pStyle w:val="Bibliography"/>
      </w:pPr>
      <w:r w:rsidRPr="000034F1">
        <w:t>Letten, A. D., P.-J. Ke, and T. Fukami. 2017. Linking modern coexistence theory and contemporary niche theory. Ecological Monographs 87:161–177.</w:t>
      </w:r>
    </w:p>
    <w:p w14:paraId="2E28C264" w14:textId="77777777" w:rsidR="000034F1" w:rsidRPr="000034F1" w:rsidRDefault="000034F1" w:rsidP="00F109A0">
      <w:pPr>
        <w:pStyle w:val="Bibliography"/>
      </w:pPr>
      <w:r w:rsidRPr="000034F1">
        <w:t>Levine, J. M., J. Bascompte, P. B. Adler, and S. Allesina. 2017. Beyond pairwise mechanisms of species coexistence in complex communities. Nature 546:56–64.</w:t>
      </w:r>
    </w:p>
    <w:p w14:paraId="6CB64DEB" w14:textId="77777777" w:rsidR="000034F1" w:rsidRPr="000034F1" w:rsidRDefault="000034F1" w:rsidP="00F109A0">
      <w:pPr>
        <w:pStyle w:val="Bibliography"/>
      </w:pPr>
      <w:r w:rsidRPr="000034F1">
        <w:t>Mayfield, M. M., and D. B. Stouffer. 2017. Higher-order interactions capture unexplained complexity in diverse communities. Nature Ecology &amp; Evolution 1:0062.</w:t>
      </w:r>
    </w:p>
    <w:p w14:paraId="28D8172D" w14:textId="77777777" w:rsidR="000034F1" w:rsidRPr="000034F1" w:rsidRDefault="000034F1" w:rsidP="00F109A0">
      <w:pPr>
        <w:pStyle w:val="Bibliography"/>
      </w:pPr>
      <w:r w:rsidRPr="000034F1">
        <w:lastRenderedPageBreak/>
        <w:t>Meszéna, G., M. Gyllenberg, L. Pásztor, and J. A. J. Metz. 2006. Competitive exclusion and limiting similarity: A unified theory. Theoretical Population Biology 69:68–87.</w:t>
      </w:r>
    </w:p>
    <w:p w14:paraId="04FDD4EB" w14:textId="77777777" w:rsidR="000034F1" w:rsidRPr="000034F1" w:rsidRDefault="000034F1" w:rsidP="00F109A0">
      <w:pPr>
        <w:pStyle w:val="Bibliography"/>
      </w:pPr>
      <w:r w:rsidRPr="000034F1">
        <w:t>Miller, E. T., and C. A. Klausmeier. 2017. Evolutionary stability of coexistence due to the storage effect in a two-season model. Theoretical Ecology 10:91–103.</w:t>
      </w:r>
    </w:p>
    <w:p w14:paraId="18DDFE5C" w14:textId="77777777" w:rsidR="000034F1" w:rsidRPr="000034F1" w:rsidRDefault="000034F1" w:rsidP="00F109A0">
      <w:pPr>
        <w:pStyle w:val="Bibliography"/>
      </w:pPr>
      <w:r w:rsidRPr="000034F1">
        <w:t>Neill, W. E. 1974. The Community Matrix and Interdependence of the Competition Coefficients. The American Naturalist 108:399–408.</w:t>
      </w:r>
    </w:p>
    <w:p w14:paraId="1773D1BC" w14:textId="77777777" w:rsidR="000034F1" w:rsidRPr="000034F1" w:rsidRDefault="000034F1" w:rsidP="00F109A0">
      <w:pPr>
        <w:pStyle w:val="Bibliography"/>
      </w:pPr>
      <w:r w:rsidRPr="000034F1">
        <w:t>O’Dwyer, J. P. 2018. Whence Lotka-Volterra?: Conservation laws and integrable systems in ecology. Theoretical Ecology.</w:t>
      </w:r>
    </w:p>
    <w:p w14:paraId="5141E99F" w14:textId="77777777" w:rsidR="000034F1" w:rsidRPr="000034F1" w:rsidRDefault="000034F1" w:rsidP="00F109A0">
      <w:pPr>
        <w:pStyle w:val="Bibliography"/>
      </w:pPr>
      <w:r w:rsidRPr="000034F1">
        <w:t>Pomerantz, M. J. 1981. Do “Higher Order Interactions” in Competition Systems Really Exist? The American Naturalist 117:583–591.</w:t>
      </w:r>
    </w:p>
    <w:p w14:paraId="68AC47CF" w14:textId="77777777" w:rsidR="000034F1" w:rsidRPr="000034F1" w:rsidRDefault="000034F1" w:rsidP="00F109A0">
      <w:pPr>
        <w:pStyle w:val="Bibliography"/>
      </w:pPr>
      <w:r w:rsidRPr="000034F1">
        <w:t>R Core Team. 2015. R: A Language and Environment for Statistical Computing. R Foundation for Statistical Computing, Vienna, Austria.</w:t>
      </w:r>
    </w:p>
    <w:p w14:paraId="344BC23E" w14:textId="77777777" w:rsidR="000034F1" w:rsidRPr="000034F1" w:rsidRDefault="000034F1" w:rsidP="00F109A0">
      <w:pPr>
        <w:pStyle w:val="Bibliography"/>
      </w:pPr>
      <w:r w:rsidRPr="000034F1">
        <w:t>Tilman, D. 1977. Resource Competition between Plankton Algae: An Experimental and Theoretical Approach. Ecology 58:338–348.</w:t>
      </w:r>
    </w:p>
    <w:p w14:paraId="59678988" w14:textId="77777777" w:rsidR="000034F1" w:rsidRPr="000034F1" w:rsidRDefault="000034F1" w:rsidP="00F109A0">
      <w:pPr>
        <w:pStyle w:val="Bibliography"/>
      </w:pPr>
      <w:r w:rsidRPr="000034F1">
        <w:t>Vandermeer, J. H. 1969. The Competitive Structure of Communities: An Experimental Approach with Protozoa. Ecology 50:362–371.</w:t>
      </w:r>
    </w:p>
    <w:p w14:paraId="7B78105E" w14:textId="15A6DF07" w:rsidR="0061034E" w:rsidRDefault="00F56B3F" w:rsidP="000034F1">
      <w:pPr>
        <w:pStyle w:val="Bibliography"/>
      </w:pPr>
      <w:r>
        <w:fldChar w:fldCharType="end"/>
      </w:r>
      <w:r w:rsidR="0061034E">
        <w:br w:type="page"/>
      </w:r>
    </w:p>
    <w:p w14:paraId="76F0DB74" w14:textId="40F34747" w:rsidR="00D709AF" w:rsidRPr="00D709AF" w:rsidRDefault="0061034E" w:rsidP="00D73DDC">
      <w:pPr>
        <w:pStyle w:val="Heading"/>
      </w:pPr>
      <w:r>
        <w:lastRenderedPageBreak/>
        <w:t>Figures</w:t>
      </w:r>
      <w:r w:rsidR="006245D6">
        <w:t xml:space="preserve"> </w:t>
      </w:r>
    </w:p>
    <w:p w14:paraId="7AF422EC" w14:textId="77777777" w:rsidR="00FB51D5" w:rsidRDefault="0063756B" w:rsidP="00FB51D5">
      <w:pPr>
        <w:pStyle w:val="BodyText"/>
        <w:keepNext/>
        <w:ind w:firstLine="0"/>
      </w:pPr>
      <w:r>
        <w:rPr>
          <w:noProof/>
        </w:rPr>
        <w:drawing>
          <wp:inline distT="0" distB="0" distL="0" distR="0" wp14:anchorId="5638FC75" wp14:editId="6339FC5A">
            <wp:extent cx="4820634" cy="40171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1">
                      <a:extLst>
                        <a:ext uri="{28A0092B-C50C-407E-A947-70E740481C1C}">
                          <a14:useLocalDpi xmlns:a14="http://schemas.microsoft.com/office/drawing/2010/main" val="0"/>
                        </a:ext>
                      </a:extLst>
                    </a:blip>
                    <a:stretch>
                      <a:fillRect/>
                    </a:stretch>
                  </pic:blipFill>
                  <pic:spPr>
                    <a:xfrm>
                      <a:off x="0" y="0"/>
                      <a:ext cx="4824395" cy="4020329"/>
                    </a:xfrm>
                    <a:prstGeom prst="rect">
                      <a:avLst/>
                    </a:prstGeom>
                  </pic:spPr>
                </pic:pic>
              </a:graphicData>
            </a:graphic>
          </wp:inline>
        </w:drawing>
      </w:r>
    </w:p>
    <w:p w14:paraId="25F157AE" w14:textId="59F76C2E" w:rsidR="00E84F09" w:rsidRPr="00FB51D5" w:rsidRDefault="00FB51D5" w:rsidP="00B570B6">
      <w:pPr>
        <w:pStyle w:val="Caption"/>
      </w:pPr>
      <w:bookmarkStart w:id="42" w:name="_Ref514237378"/>
      <w:r>
        <w:t xml:space="preserve">Figure </w:t>
      </w:r>
      <w:r w:rsidR="006A0465">
        <w:rPr>
          <w:b w:val="0"/>
          <w:bCs w:val="0"/>
          <w:noProof/>
        </w:rPr>
        <w:fldChar w:fldCharType="begin"/>
      </w:r>
      <w:r w:rsidR="006A0465">
        <w:rPr>
          <w:noProof/>
        </w:rPr>
        <w:instrText xml:space="preserve"> SEQ Figure \* ARABIC </w:instrText>
      </w:r>
      <w:r w:rsidR="006A0465">
        <w:rPr>
          <w:b w:val="0"/>
          <w:bCs w:val="0"/>
          <w:noProof/>
        </w:rPr>
        <w:fldChar w:fldCharType="separate"/>
      </w:r>
      <w:r w:rsidR="00CC2A77">
        <w:rPr>
          <w:noProof/>
        </w:rPr>
        <w:t>1</w:t>
      </w:r>
      <w:r w:rsidR="006A0465">
        <w:rPr>
          <w:b w:val="0"/>
          <w:bCs w:val="0"/>
          <w:noProof/>
        </w:rPr>
        <w:fldChar w:fldCharType="end"/>
      </w:r>
      <w:bookmarkEnd w:id="42"/>
      <w:r>
        <w:t xml:space="preserve">. </w:t>
      </w:r>
      <w:r w:rsidRPr="0061034E">
        <w:t>Three species competit</w:t>
      </w:r>
      <w:r>
        <w:t>ive network. Inter- and intraspecific competition</w:t>
      </w:r>
      <w:r w:rsidRPr="0061034E">
        <w:t xml:space="preserve"> between species </w:t>
      </w:r>
      <w:r>
        <w:t>is</w:t>
      </w:r>
      <w:r w:rsidRPr="0061034E">
        <w:t xml:space="preserve"> depicted with the blue arrows. The effect of species two on one can be described by </w:t>
      </w:r>
      <w:r>
        <w:t>the</w:t>
      </w:r>
      <w:r w:rsidRPr="0061034E">
        <w:t xml:space="preserve"> </w:t>
      </w:r>
      <w:r>
        <w:t>per capita effect</w:t>
      </w:r>
      <w:r w:rsidRPr="0061034E">
        <w:t xml:space="preserve"> α</w:t>
      </w:r>
      <w:r w:rsidRPr="006B266A">
        <w:rPr>
          <w:vertAlign w:val="subscript"/>
        </w:rPr>
        <w:t>12</w:t>
      </w:r>
      <w:r w:rsidRPr="0061034E">
        <w:t xml:space="preserve">. </w:t>
      </w:r>
      <w:r>
        <w:t xml:space="preserve">An HOI, </w:t>
      </w:r>
      <w:r>
        <w:sym w:font="Symbol" w:char="F062"/>
      </w:r>
      <w:r>
        <w:rPr>
          <w:vertAlign w:val="subscript"/>
        </w:rPr>
        <w:t>1(23)</w:t>
      </w:r>
      <w:r>
        <w:t xml:space="preserve">, is depicted as arrows </w:t>
      </w:r>
      <w:r w:rsidR="00B2514F">
        <w:t xml:space="preserve">from species two and three converging on one.  The added effect of the HOI indicates that net </w:t>
      </w:r>
      <w:r>
        <w:t>effect of two and three on species one is non-additive.</w:t>
      </w:r>
      <w:r w:rsidR="00E84F09">
        <w:br w:type="page"/>
      </w:r>
    </w:p>
    <w:p w14:paraId="36BD661C" w14:textId="77777777" w:rsidR="00FB51D5" w:rsidRDefault="00E84F09" w:rsidP="00FB51D5">
      <w:pPr>
        <w:pStyle w:val="figcaption"/>
        <w:keepNext/>
      </w:pPr>
      <w:commentRangeStart w:id="43"/>
      <w:r>
        <w:rPr>
          <w:noProof/>
        </w:rPr>
        <w:lastRenderedPageBreak/>
        <w:drawing>
          <wp:inline distT="0" distB="0" distL="0" distR="0" wp14:anchorId="7F891BF9" wp14:editId="043439B7">
            <wp:extent cx="4741333" cy="3556000"/>
            <wp:effectExtent l="0" t="0" r="0" b="0"/>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741333" cy="3556000"/>
                    </a:xfrm>
                    <a:prstGeom prst="rect">
                      <a:avLst/>
                    </a:prstGeom>
                  </pic:spPr>
                </pic:pic>
              </a:graphicData>
            </a:graphic>
          </wp:inline>
        </w:drawing>
      </w:r>
      <w:commentRangeEnd w:id="43"/>
      <w:r w:rsidR="002F762A">
        <w:rPr>
          <w:rStyle w:val="CommentReference"/>
          <w:b w:val="0"/>
        </w:rPr>
        <w:commentReference w:id="43"/>
      </w:r>
    </w:p>
    <w:p w14:paraId="1B0306FB" w14:textId="3912EEE5" w:rsidR="00CC0BA7" w:rsidRPr="00FB51D5" w:rsidRDefault="00FB51D5" w:rsidP="00FB51D5">
      <w:pPr>
        <w:pStyle w:val="figcaption"/>
      </w:pPr>
      <w:bookmarkStart w:id="44" w:name="_Ref514237815"/>
      <w:commentRangeStart w:id="45"/>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CC2A77">
        <w:rPr>
          <w:noProof/>
        </w:rPr>
        <w:t>2</w:t>
      </w:r>
      <w:r w:rsidR="006A0465">
        <w:rPr>
          <w:noProof/>
        </w:rPr>
        <w:fldChar w:fldCharType="end"/>
      </w:r>
      <w:bookmarkEnd w:id="44"/>
      <w:r>
        <w:t xml:space="preserve">. Example time series </w:t>
      </w:r>
      <w:commentRangeEnd w:id="45"/>
      <w:r w:rsidR="00947035">
        <w:rPr>
          <w:rStyle w:val="CommentReference"/>
          <w:b w:val="0"/>
        </w:rPr>
        <w:commentReference w:id="45"/>
      </w:r>
      <w:r>
        <w:t xml:space="preserve">showing </w:t>
      </w:r>
      <w:r w:rsidR="00A42F96">
        <w:t xml:space="preserve">a) the </w:t>
      </w:r>
      <w:r>
        <w:t xml:space="preserve">drawdown of the resource during the </w:t>
      </w:r>
      <w:commentRangeStart w:id="46"/>
      <w:r>
        <w:t xml:space="preserve">course of the </w:t>
      </w:r>
      <w:r w:rsidR="00A42F96">
        <w:t>simulated growing season</w:t>
      </w:r>
      <w:commentRangeEnd w:id="46"/>
      <w:r w:rsidR="005B1483">
        <w:rPr>
          <w:rStyle w:val="CommentReference"/>
          <w:b w:val="0"/>
        </w:rPr>
        <w:commentReference w:id="46"/>
      </w:r>
      <w:r>
        <w:t xml:space="preserve">, </w:t>
      </w:r>
      <w:r w:rsidR="00A42F96">
        <w:t>b) the</w:t>
      </w:r>
      <w:r>
        <w:t xml:space="preserve"> growth of each of species</w:t>
      </w:r>
      <w:r w:rsidR="00A42F96">
        <w:t xml:space="preserve"> shown with colored lines and c) the dependence of resource uptake rates on resource concentration.  </w:t>
      </w:r>
      <w:r w:rsidR="0023375E">
        <w:t>The early season species</w:t>
      </w:r>
      <w:r>
        <w:t xml:space="preserve"> grows rapidly </w:t>
      </w:r>
      <w:r w:rsidR="00A42F96">
        <w:t xml:space="preserve">when resource availability is high and </w:t>
      </w:r>
      <w:r>
        <w:t xml:space="preserve">senesces early. </w:t>
      </w:r>
      <w:r w:rsidR="00A42F96">
        <w:t xml:space="preserve">By contrast, </w:t>
      </w:r>
      <w:r w:rsidR="0023375E">
        <w:t>the late season species</w:t>
      </w:r>
      <w:r>
        <w:t xml:space="preserve"> grows </w:t>
      </w:r>
      <w:r w:rsidR="00A42F96">
        <w:t xml:space="preserve">slower than species one and two </w:t>
      </w:r>
      <w:r w:rsidR="0023375E">
        <w:t>when resource availability is high</w:t>
      </w:r>
      <w:r w:rsidR="00A42F96">
        <w:t xml:space="preserve"> but it is able to maintain high</w:t>
      </w:r>
      <w:r w:rsidR="0023375E">
        <w:t>er</w:t>
      </w:r>
      <w:r w:rsidR="00A42F96">
        <w:t xml:space="preserve"> rates of resource uptake at lower resource concentrations.  This allows it to grow later into the season and senesce last. </w:t>
      </w:r>
      <w:r w:rsidR="0023375E">
        <w:t>The middle season species</w:t>
      </w:r>
      <w:r w:rsidR="00A42F96">
        <w:t xml:space="preserve"> </w:t>
      </w:r>
      <w:r w:rsidR="0023375E">
        <w:t>l</w:t>
      </w:r>
      <w:r w:rsidR="00A42F96">
        <w:t xml:space="preserve">ies between these extremes. </w:t>
      </w:r>
    </w:p>
    <w:p w14:paraId="5E2F979C" w14:textId="77777777" w:rsidR="00FB51D5" w:rsidRDefault="00CC0BA7" w:rsidP="00FB51D5">
      <w:pPr>
        <w:pStyle w:val="figcaption"/>
        <w:keepNext/>
      </w:pPr>
      <w:r>
        <w:rPr>
          <w:noProof/>
        </w:rPr>
        <w:lastRenderedPageBreak/>
        <w:drawing>
          <wp:inline distT="0" distB="0" distL="0" distR="0" wp14:anchorId="76B1412E" wp14:editId="059B7681">
            <wp:extent cx="4978400" cy="284480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978400" cy="2844800"/>
                    </a:xfrm>
                    <a:prstGeom prst="rect">
                      <a:avLst/>
                    </a:prstGeom>
                  </pic:spPr>
                </pic:pic>
              </a:graphicData>
            </a:graphic>
          </wp:inline>
        </w:drawing>
      </w:r>
    </w:p>
    <w:p w14:paraId="1C9C8D07" w14:textId="74923640" w:rsidR="0032749A" w:rsidRDefault="00FB51D5" w:rsidP="0012796D">
      <w:pPr>
        <w:pStyle w:val="Caption"/>
      </w:pPr>
      <w:bookmarkStart w:id="47" w:name="_Ref514237754"/>
      <w:commentRangeStart w:id="48"/>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CC2A77">
        <w:rPr>
          <w:noProof/>
        </w:rPr>
        <w:t>3</w:t>
      </w:r>
      <w:r w:rsidR="006A0465">
        <w:rPr>
          <w:noProof/>
        </w:rPr>
        <w:fldChar w:fldCharType="end"/>
      </w:r>
      <w:bookmarkEnd w:id="47"/>
      <w:r>
        <w:t xml:space="preserve">. </w:t>
      </w:r>
      <w:r w:rsidR="00CC0BA7">
        <w:t xml:space="preserve">Simulated </w:t>
      </w:r>
      <w:commentRangeEnd w:id="48"/>
      <w:r w:rsidR="005B1483">
        <w:rPr>
          <w:rStyle w:val="CommentReference"/>
          <w:rFonts w:cstheme="minorBidi"/>
          <w:b w:val="0"/>
          <w:bCs w:val="0"/>
        </w:rPr>
        <w:commentReference w:id="48"/>
      </w:r>
      <w:r w:rsidR="00CC0BA7">
        <w:t xml:space="preserve">per capita seed production of </w:t>
      </w:r>
      <w:r w:rsidR="0023375E">
        <w:t>the a) early, b) middle and c) late season species</w:t>
      </w:r>
      <w:r w:rsidR="00D85B27">
        <w:t xml:space="preserve"> in response to increasing inter-specific </w:t>
      </w:r>
      <w:r w:rsidR="0023375E">
        <w:t xml:space="preserve">density </w:t>
      </w:r>
      <w:r w:rsidR="00CC0BA7">
        <w:t xml:space="preserve">on the x-axis. </w:t>
      </w:r>
      <w:r w:rsidR="0032749A">
        <w:t>Colors correspond to the identity of the competitor species</w:t>
      </w:r>
      <w:r w:rsidR="00CC0BA7">
        <w:t xml:space="preserve">. The </w:t>
      </w:r>
      <w:r w:rsidR="0032749A">
        <w:t>solid line shows best fit line from the model with varying exponents on each competitor</w:t>
      </w:r>
      <w:r w:rsidR="001C76DC">
        <w:t>’</w:t>
      </w:r>
      <w:r w:rsidR="0032749A">
        <w:t>s effect (eq</w:t>
      </w:r>
      <w:r w:rsidR="001525D6">
        <w:t>uation 7</w:t>
      </w:r>
      <w:r w:rsidR="0032749A">
        <w:t xml:space="preserve">). </w:t>
      </w:r>
    </w:p>
    <w:p w14:paraId="3C80CD96" w14:textId="77777777" w:rsidR="0032749A" w:rsidRDefault="0032749A">
      <w:pPr>
        <w:spacing w:line="276" w:lineRule="auto"/>
        <w:ind w:firstLine="0"/>
        <w:jc w:val="both"/>
        <w:rPr>
          <w:rFonts w:cs="Cambria (Body CS)"/>
          <w:b/>
          <w:bCs/>
          <w:szCs w:val="18"/>
        </w:rPr>
      </w:pPr>
      <w:r>
        <w:br w:type="page"/>
      </w:r>
    </w:p>
    <w:p w14:paraId="594CFADC" w14:textId="77777777" w:rsidR="0032749A" w:rsidRDefault="0032749A" w:rsidP="0012796D">
      <w:pPr>
        <w:pStyle w:val="Caption"/>
      </w:pPr>
      <w:commentRangeStart w:id="49"/>
      <w:r>
        <w:rPr>
          <w:noProof/>
        </w:rPr>
        <w:lastRenderedPageBreak/>
        <w:drawing>
          <wp:inline distT="0" distB="0" distL="0" distR="0" wp14:anchorId="4DEE5222" wp14:editId="2B8A5392">
            <wp:extent cx="5280660" cy="3017520"/>
            <wp:effectExtent l="0" t="0" r="254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commentRangeEnd w:id="49"/>
      <w:r w:rsidR="00F109A0">
        <w:rPr>
          <w:rStyle w:val="CommentReference"/>
          <w:rFonts w:cstheme="minorBidi"/>
          <w:b w:val="0"/>
          <w:bCs w:val="0"/>
        </w:rPr>
        <w:commentReference w:id="49"/>
      </w:r>
    </w:p>
    <w:p w14:paraId="2E3A7490" w14:textId="5D01C2AC" w:rsidR="00AD2064" w:rsidRDefault="0032749A" w:rsidP="0012796D">
      <w:pPr>
        <w:pStyle w:val="Caption"/>
      </w:pPr>
      <w:bookmarkStart w:id="50" w:name="_Ref524701722"/>
      <w:commentRangeStart w:id="51"/>
      <w:r>
        <w:t xml:space="preserve">Figure </w:t>
      </w:r>
      <w:r>
        <w:rPr>
          <w:noProof/>
        </w:rPr>
        <w:fldChar w:fldCharType="begin"/>
      </w:r>
      <w:r>
        <w:rPr>
          <w:noProof/>
        </w:rPr>
        <w:instrText xml:space="preserve"> SEQ Figure \* ARABIC </w:instrText>
      </w:r>
      <w:r>
        <w:rPr>
          <w:noProof/>
        </w:rPr>
        <w:fldChar w:fldCharType="separate"/>
      </w:r>
      <w:r w:rsidR="00CC2A77">
        <w:rPr>
          <w:noProof/>
        </w:rPr>
        <w:t>4</w:t>
      </w:r>
      <w:r>
        <w:rPr>
          <w:noProof/>
        </w:rPr>
        <w:fldChar w:fldCharType="end"/>
      </w:r>
      <w:bookmarkEnd w:id="50"/>
      <w:r>
        <w:t xml:space="preserve">. </w:t>
      </w:r>
      <w:r w:rsidR="0023375E">
        <w:t xml:space="preserve">Simulated </w:t>
      </w:r>
      <w:commentRangeEnd w:id="51"/>
      <w:r w:rsidR="005B1483">
        <w:rPr>
          <w:rStyle w:val="CommentReference"/>
          <w:rFonts w:cstheme="minorBidi"/>
          <w:b w:val="0"/>
          <w:bCs w:val="0"/>
        </w:rPr>
        <w:commentReference w:id="51"/>
      </w:r>
      <w:r w:rsidR="0023375E">
        <w:t>per capita seed production of the a) early, b) mid and c) late season species in response to increasing competition from two species at once.</w:t>
      </w:r>
      <w:r>
        <w:t xml:space="preserve"> </w:t>
      </w:r>
      <w:r w:rsidR="0023375E">
        <w:t xml:space="preserve">Increasing densities of one competitor species are shown on the x-axis and </w:t>
      </w:r>
      <w:r w:rsidR="001724B0">
        <w:t xml:space="preserve">increasing </w:t>
      </w:r>
      <w:r w:rsidR="0023375E">
        <w:t xml:space="preserve">density </w:t>
      </w:r>
      <w:r w:rsidR="001724B0">
        <w:t xml:space="preserve">of a second </w:t>
      </w:r>
      <w:r w:rsidR="0023375E">
        <w:t>competitor are shown with the varying</w:t>
      </w:r>
      <w:r w:rsidR="001724B0">
        <w:t xml:space="preserve"> colors</w:t>
      </w:r>
      <w:r>
        <w:t>. The lines show the predicted per capita fecundity from the competition model with varying exponents (</w:t>
      </w:r>
      <w:r w:rsidR="001525D6">
        <w:t>equation</w:t>
      </w:r>
      <w:r>
        <w:t xml:space="preserve"> </w:t>
      </w:r>
      <w:r w:rsidR="006B2FC8">
        <w:t>7</w:t>
      </w:r>
      <w:r>
        <w:t>).  The predict</w:t>
      </w:r>
      <w:r w:rsidR="00416AC9">
        <w:t xml:space="preserve">ed per capita seed production assumes species’ </w:t>
      </w:r>
      <w:r>
        <w:t xml:space="preserve">competitive effects are additive.  </w:t>
      </w:r>
      <w:r w:rsidR="009613A1">
        <w:t xml:space="preserve">Deviations between the predictions (lines) and the observations (points) indicate the presence of non-additive species’ effects and therefore higher order interactions. </w:t>
      </w:r>
    </w:p>
    <w:p w14:paraId="101BCEBE" w14:textId="77777777" w:rsidR="00AD2064" w:rsidRDefault="00AD2064">
      <w:pPr>
        <w:spacing w:line="276" w:lineRule="auto"/>
        <w:ind w:firstLine="0"/>
        <w:jc w:val="both"/>
        <w:rPr>
          <w:rFonts w:cs="Cambria (Body CS)"/>
          <w:b/>
          <w:bCs/>
          <w:szCs w:val="18"/>
        </w:rPr>
      </w:pPr>
      <w:r>
        <w:br w:type="page"/>
      </w:r>
    </w:p>
    <w:p w14:paraId="0FD71A84" w14:textId="77777777" w:rsidR="00AD2064" w:rsidRDefault="00AD2064" w:rsidP="0012796D">
      <w:pPr>
        <w:pStyle w:val="Caption"/>
      </w:pPr>
      <w:r>
        <w:rPr>
          <w:noProof/>
        </w:rPr>
        <w:lastRenderedPageBreak/>
        <w:drawing>
          <wp:inline distT="0" distB="0" distL="0" distR="0" wp14:anchorId="22AE7A9C" wp14:editId="64448DCA">
            <wp:extent cx="5280660" cy="3017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4BDDB345" w14:textId="3AF603EB" w:rsidR="00AD2064" w:rsidRDefault="00AD2064" w:rsidP="00AD2064">
      <w:pPr>
        <w:pStyle w:val="Caption"/>
      </w:pPr>
      <w:bookmarkStart w:id="52" w:name="_Ref524702022"/>
      <w:commentRangeStart w:id="53"/>
      <w:r>
        <w:t xml:space="preserve">Figure </w:t>
      </w:r>
      <w:r>
        <w:rPr>
          <w:noProof/>
        </w:rPr>
        <w:fldChar w:fldCharType="begin"/>
      </w:r>
      <w:r>
        <w:rPr>
          <w:noProof/>
        </w:rPr>
        <w:instrText xml:space="preserve"> SEQ Figure \* ARABIC </w:instrText>
      </w:r>
      <w:r>
        <w:rPr>
          <w:noProof/>
        </w:rPr>
        <w:fldChar w:fldCharType="separate"/>
      </w:r>
      <w:r w:rsidR="00CC2A77">
        <w:rPr>
          <w:noProof/>
        </w:rPr>
        <w:t>5</w:t>
      </w:r>
      <w:r>
        <w:rPr>
          <w:noProof/>
        </w:rPr>
        <w:fldChar w:fldCharType="end"/>
      </w:r>
      <w:bookmarkEnd w:id="52"/>
      <w:r>
        <w:t xml:space="preserve">. </w:t>
      </w:r>
      <w:r w:rsidR="008F7479">
        <w:t xml:space="preserve">Deviation from </w:t>
      </w:r>
      <w:commentRangeEnd w:id="53"/>
      <w:r w:rsidR="005B1483">
        <w:rPr>
          <w:rStyle w:val="CommentReference"/>
          <w:rFonts w:cstheme="minorBidi"/>
          <w:b w:val="0"/>
          <w:bCs w:val="0"/>
        </w:rPr>
        <w:commentReference w:id="53"/>
      </w:r>
      <w:r w:rsidR="008F7479">
        <w:t>additivity of</w:t>
      </w:r>
      <w:r w:rsidR="00553202">
        <w:t xml:space="preserve"> two-species competition</w:t>
      </w:r>
      <w:r w:rsidR="00B84F3F">
        <w:t xml:space="preserve"> for each </w:t>
      </w:r>
      <w:r w:rsidR="008F7479">
        <w:t>species in the community</w:t>
      </w:r>
      <w:r w:rsidR="00553202">
        <w:t xml:space="preserve">. </w:t>
      </w:r>
      <w:r w:rsidR="00BE496F">
        <w:t xml:space="preserve">A) The </w:t>
      </w:r>
      <w:r w:rsidR="008F7479">
        <w:t xml:space="preserve">deviation from </w:t>
      </w:r>
      <w:r w:rsidR="003C2F6C">
        <w:t>additive competitor effects</w:t>
      </w:r>
      <w:r w:rsidR="008F7479">
        <w:t xml:space="preserve"> </w:t>
      </w:r>
      <w:r w:rsidR="00BE496F">
        <w:t xml:space="preserve">is shown as the increase in root mean squared error of the </w:t>
      </w:r>
      <w:r w:rsidR="00A8558C">
        <w:t xml:space="preserve">second </w:t>
      </w:r>
      <w:r w:rsidR="00BE496F">
        <w:t>phenomenological model (</w:t>
      </w:r>
      <w:r w:rsidR="001525D6">
        <w:t>equation</w:t>
      </w:r>
      <w:r w:rsidR="00BE496F">
        <w:t xml:space="preserve"> </w:t>
      </w:r>
      <w:r w:rsidR="006B2FC8">
        <w:t>7</w:t>
      </w:r>
      <w:r w:rsidR="00BE496F">
        <w:t>)  in multispecies competition compared to single species competition.  B</w:t>
      </w:r>
      <w:r w:rsidR="00B84F3F">
        <w:t xml:space="preserve">) </w:t>
      </w:r>
      <w:r w:rsidR="00BE496F">
        <w:t xml:space="preserve">The </w:t>
      </w:r>
      <w:r w:rsidR="000412FB">
        <w:t xml:space="preserve">average </w:t>
      </w:r>
      <w:r w:rsidR="003C2F6C">
        <w:t>deviation from additive competitor effects</w:t>
      </w:r>
      <w:r w:rsidR="00B84F3F">
        <w:t xml:space="preserve">, positive values show that </w:t>
      </w:r>
      <w:r w:rsidR="003C2F6C">
        <w:t xml:space="preserve">multispecies </w:t>
      </w:r>
      <w:r w:rsidR="00B84F3F">
        <w:t xml:space="preserve">competition was </w:t>
      </w:r>
      <w:r w:rsidR="003C2F6C">
        <w:t xml:space="preserve">weaker </w:t>
      </w:r>
      <w:r w:rsidR="00B84F3F">
        <w:t xml:space="preserve">than predicted, negative values show where competition was greater than predicted. </w:t>
      </w:r>
      <w:r>
        <w:t xml:space="preserve">  </w:t>
      </w:r>
    </w:p>
    <w:p w14:paraId="1ECED277" w14:textId="720D1165" w:rsidR="000E4052" w:rsidRDefault="000E4052">
      <w:pPr>
        <w:spacing w:line="276" w:lineRule="auto"/>
        <w:ind w:firstLine="0"/>
        <w:jc w:val="both"/>
      </w:pPr>
      <w:r>
        <w:br w:type="page"/>
      </w:r>
    </w:p>
    <w:p w14:paraId="7A614C5E" w14:textId="0D3941FF" w:rsidR="000E4052" w:rsidRDefault="000E4052" w:rsidP="000E4052">
      <w:pPr>
        <w:ind w:firstLine="0"/>
      </w:pPr>
      <w:r>
        <w:rPr>
          <w:noProof/>
        </w:rPr>
        <w:lastRenderedPageBreak/>
        <w:drawing>
          <wp:inline distT="0" distB="0" distL="0" distR="0" wp14:anchorId="6767C03A" wp14:editId="37048C9A">
            <wp:extent cx="5486398" cy="3135085"/>
            <wp:effectExtent l="0" t="0" r="63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chanistic_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398" cy="3135085"/>
                    </a:xfrm>
                    <a:prstGeom prst="rect">
                      <a:avLst/>
                    </a:prstGeom>
                  </pic:spPr>
                </pic:pic>
              </a:graphicData>
            </a:graphic>
          </wp:inline>
        </w:drawing>
      </w:r>
    </w:p>
    <w:p w14:paraId="6D5FEF62" w14:textId="53F3CDFF" w:rsidR="00C57AA2" w:rsidRDefault="000E4052" w:rsidP="0012796D">
      <w:pPr>
        <w:pStyle w:val="Caption"/>
      </w:pPr>
      <w:bookmarkStart w:id="54" w:name="_Ref527030555"/>
      <w:r>
        <w:t xml:space="preserve">Figure </w:t>
      </w:r>
      <w:r>
        <w:rPr>
          <w:b w:val="0"/>
          <w:bCs w:val="0"/>
          <w:noProof/>
        </w:rPr>
        <w:fldChar w:fldCharType="begin"/>
      </w:r>
      <w:r>
        <w:rPr>
          <w:noProof/>
        </w:rPr>
        <w:instrText xml:space="preserve"> SEQ Figure \* ARABIC </w:instrText>
      </w:r>
      <w:r>
        <w:rPr>
          <w:b w:val="0"/>
          <w:bCs w:val="0"/>
          <w:noProof/>
        </w:rPr>
        <w:fldChar w:fldCharType="separate"/>
      </w:r>
      <w:r w:rsidR="00CC2A77">
        <w:rPr>
          <w:noProof/>
        </w:rPr>
        <w:t>6</w:t>
      </w:r>
      <w:r>
        <w:rPr>
          <w:b w:val="0"/>
          <w:bCs w:val="0"/>
          <w:noProof/>
        </w:rPr>
        <w:fldChar w:fldCharType="end"/>
      </w:r>
      <w:bookmarkEnd w:id="54"/>
      <w:r>
        <w:t xml:space="preserve">. Mechanistic explanation for higher-order interactions.  A) The resource uptake rates of the mid and late season species over the course of </w:t>
      </w:r>
      <w:r w:rsidR="00BE496F">
        <w:t xml:space="preserve">a </w:t>
      </w:r>
      <w:r>
        <w:t xml:space="preserve">growing season, with and without the early species. </w:t>
      </w:r>
      <w:r w:rsidR="00DE701D">
        <w:t>Gray vertical lines show the da</w:t>
      </w:r>
      <w:r w:rsidR="001643DC">
        <w:t>y</w:t>
      </w:r>
      <w:r w:rsidR="00DE701D">
        <w:t xml:space="preserve"> </w:t>
      </w:r>
      <w:r w:rsidR="00350B62">
        <w:t>at which the mid-season species</w:t>
      </w:r>
      <w:r w:rsidR="00DE701D">
        <w:t xml:space="preserve"> </w:t>
      </w:r>
      <w:r w:rsidR="00350B62">
        <w:t xml:space="preserve">stops growing </w:t>
      </w:r>
      <w:r w:rsidR="00DE701D">
        <w:t xml:space="preserve">with and without the early species. </w:t>
      </w:r>
      <w:r w:rsidR="007427A4">
        <w:t>B</w:t>
      </w:r>
      <w:r>
        <w:t xml:space="preserve">) The average resource uptake rates of the mid and late season species </w:t>
      </w:r>
      <w:r w:rsidR="00350B62">
        <w:t xml:space="preserve">in the absence and presence of the </w:t>
      </w:r>
      <w:r w:rsidR="007427A4">
        <w:t xml:space="preserve">early season </w:t>
      </w:r>
      <w:r w:rsidR="00350B62">
        <w:t>species</w:t>
      </w:r>
      <w:r>
        <w:t xml:space="preserve">.   </w:t>
      </w:r>
      <w:r w:rsidR="009761CF">
        <w:br w:type="page"/>
      </w:r>
    </w:p>
    <w:p w14:paraId="38B767A2" w14:textId="77777777" w:rsidR="00D42E14" w:rsidRDefault="00D42E14" w:rsidP="00D42E14">
      <w:pPr>
        <w:pStyle w:val="Heading"/>
      </w:pPr>
      <w:r>
        <w:lastRenderedPageBreak/>
        <w:t xml:space="preserve">Supporting Information – Additional Figures </w:t>
      </w:r>
    </w:p>
    <w:p w14:paraId="0D57AB37" w14:textId="77777777" w:rsidR="00D42E14" w:rsidRDefault="00D42E14" w:rsidP="00D42E14">
      <w:pPr>
        <w:pStyle w:val="Heading"/>
      </w:pPr>
      <w:r>
        <w:rPr>
          <w:noProof/>
        </w:rPr>
        <w:drawing>
          <wp:inline distT="0" distB="0" distL="0" distR="0" wp14:anchorId="4BD4E41B" wp14:editId="68801274">
            <wp:extent cx="5486241" cy="3134995"/>
            <wp:effectExtent l="0" t="0" r="63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241" cy="3134995"/>
                    </a:xfrm>
                    <a:prstGeom prst="rect">
                      <a:avLst/>
                    </a:prstGeom>
                  </pic:spPr>
                </pic:pic>
              </a:graphicData>
            </a:graphic>
          </wp:inline>
        </w:drawing>
      </w:r>
    </w:p>
    <w:p w14:paraId="0FA75C88" w14:textId="19224798" w:rsidR="00D42E14" w:rsidRDefault="00D42E14" w:rsidP="00D42E14">
      <w:pPr>
        <w:pStyle w:val="Caption"/>
      </w:pPr>
      <w:bookmarkStart w:id="55" w:name="_Ref529380736"/>
      <w:commentRangeStart w:id="56"/>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sidR="00CC2A77">
        <w:rPr>
          <w:noProof/>
        </w:rPr>
        <w:t>1</w:t>
      </w:r>
      <w:r w:rsidR="009462AD">
        <w:rPr>
          <w:noProof/>
        </w:rPr>
        <w:fldChar w:fldCharType="end"/>
      </w:r>
      <w:bookmarkEnd w:id="55"/>
      <w:r>
        <w:t xml:space="preserve"> Simulated </w:t>
      </w:r>
      <w:commentRangeEnd w:id="56"/>
      <w:r w:rsidR="00BB1915">
        <w:rPr>
          <w:rStyle w:val="CommentReference"/>
          <w:rFonts w:cstheme="minorBidi"/>
          <w:b w:val="0"/>
          <w:bCs w:val="0"/>
        </w:rPr>
        <w:commentReference w:id="56"/>
      </w:r>
      <w:r>
        <w:t xml:space="preserve">per capita seed production of the A) early, B) middle and C) late season species in response to increasing inter-specific density on the x-axis. Points show the simulated response from the mechanistic model.  Lines show best fit from the basic Beverton-Holt phenomenological model (“model 1”; </w:t>
      </w:r>
      <w:r w:rsidR="001525D6">
        <w:t>equation</w:t>
      </w:r>
      <w:r>
        <w:t xml:space="preserve"> </w:t>
      </w:r>
      <w:r w:rsidR="002B1DE1">
        <w:t>6</w:t>
      </w:r>
      <w:r>
        <w:t xml:space="preserve">) and the modified model with varying exponents for each species’ effect (“model 2”; </w:t>
      </w:r>
      <w:r w:rsidR="001525D6">
        <w:t>equation</w:t>
      </w:r>
      <w:r>
        <w:t xml:space="preserve"> </w:t>
      </w:r>
      <w:r w:rsidR="006B2FC8">
        <w:t>7</w:t>
      </w:r>
      <w:r>
        <w:t xml:space="preserve">). </w:t>
      </w:r>
    </w:p>
    <w:p w14:paraId="07204437" w14:textId="77777777" w:rsidR="00D42E14" w:rsidRDefault="00D42E14">
      <w:pPr>
        <w:spacing w:line="276" w:lineRule="auto"/>
        <w:ind w:firstLine="0"/>
        <w:jc w:val="both"/>
        <w:rPr>
          <w:rFonts w:cs="Cambria (Body CS)"/>
          <w:b/>
          <w:bCs/>
          <w:szCs w:val="18"/>
        </w:rPr>
      </w:pPr>
      <w:r>
        <w:br w:type="page"/>
      </w:r>
    </w:p>
    <w:p w14:paraId="4315AA10" w14:textId="77777777" w:rsidR="00D42E14" w:rsidRDefault="00D42E14" w:rsidP="006B2FC8">
      <w:pPr>
        <w:pStyle w:val="Caption"/>
        <w:keepNext/>
      </w:pPr>
      <w:r>
        <w:rPr>
          <w:noProof/>
        </w:rPr>
        <w:lastRenderedPageBreak/>
        <w:drawing>
          <wp:inline distT="0" distB="0" distL="0" distR="0" wp14:anchorId="7EC973BB" wp14:editId="25134F3E">
            <wp:extent cx="5280660" cy="301752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pendix_compare_error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3129F211" w14:textId="72CA589B" w:rsidR="00D42E14" w:rsidRDefault="00D42E14" w:rsidP="00D42E14">
      <w:pPr>
        <w:pStyle w:val="Caption"/>
      </w:pPr>
      <w:bookmarkStart w:id="57" w:name="_Ref530735503"/>
      <w:commentRangeStart w:id="58"/>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sidR="00CC2A77">
        <w:rPr>
          <w:noProof/>
        </w:rPr>
        <w:t>2</w:t>
      </w:r>
      <w:r w:rsidR="009462AD">
        <w:rPr>
          <w:noProof/>
        </w:rPr>
        <w:fldChar w:fldCharType="end"/>
      </w:r>
      <w:bookmarkEnd w:id="57"/>
      <w:r>
        <w:t xml:space="preserve"> Deviation </w:t>
      </w:r>
      <w:commentRangeEnd w:id="58"/>
      <w:r w:rsidR="00BB1915">
        <w:rPr>
          <w:rStyle w:val="CommentReference"/>
          <w:rFonts w:cstheme="minorBidi"/>
          <w:b w:val="0"/>
          <w:bCs w:val="0"/>
        </w:rPr>
        <w:commentReference w:id="58"/>
      </w:r>
      <w:r>
        <w:t xml:space="preserve">from additivity of two-species competition for each species in the community. A) The deviation from additive competitor effects is shown as the increase in root mean squared error of the phenomenological models  in multispecies competition compared to single species competition.  B) The average deviation from additive competitor effects, positive values show that multispecies competition was weaker than predicted, negative values show where competition was greater than predicted.  Deviations from additivity are shown for both phenomenological models—the standard Beverton-Holt model (“model 1”, </w:t>
      </w:r>
      <w:r w:rsidR="001525D6">
        <w:t>equation</w:t>
      </w:r>
      <w:r>
        <w:t xml:space="preserve"> </w:t>
      </w:r>
      <w:r w:rsidR="002B1DE1">
        <w:t>6</w:t>
      </w:r>
      <w:r>
        <w:t xml:space="preserve">) and the model with separate exponents on each competitor (“model 2”, </w:t>
      </w:r>
      <w:r w:rsidR="001525D6">
        <w:t>equation</w:t>
      </w:r>
      <w:r>
        <w:t xml:space="preserve"> </w:t>
      </w:r>
      <w:r w:rsidR="006B2FC8">
        <w:t>7</w:t>
      </w:r>
      <w:r>
        <w:t xml:space="preserve">). </w:t>
      </w:r>
    </w:p>
    <w:p w14:paraId="069E696D" w14:textId="50114F22" w:rsidR="00D42E14" w:rsidRDefault="00D42E14" w:rsidP="00D42E14">
      <w:pPr>
        <w:pStyle w:val="Caption"/>
      </w:pPr>
      <w:r>
        <w:t xml:space="preserve"> </w:t>
      </w:r>
    </w:p>
    <w:p w14:paraId="3EBC0FF2" w14:textId="371BC622" w:rsidR="00D42E14" w:rsidRPr="00D42E14" w:rsidRDefault="00D42E14" w:rsidP="006B2FC8">
      <w:pPr>
        <w:pStyle w:val="Caption"/>
        <w:rPr>
          <w:rFonts w:eastAsia="Noto Sans CJK SC Regular" w:cs="FreeSans"/>
          <w:szCs w:val="28"/>
        </w:rPr>
      </w:pPr>
    </w:p>
    <w:p w14:paraId="5D21AB09" w14:textId="5DF297F2" w:rsidR="00D85B27" w:rsidRDefault="006D7279" w:rsidP="00D939AA">
      <w:pPr>
        <w:pStyle w:val="Heading"/>
      </w:pPr>
      <w:r>
        <w:lastRenderedPageBreak/>
        <w:t xml:space="preserve">Appendix </w:t>
      </w:r>
      <w:r w:rsidR="001B5C21">
        <w:t xml:space="preserve">A </w:t>
      </w:r>
      <w:r>
        <w:t xml:space="preserve">– </w:t>
      </w:r>
      <w:r w:rsidR="00C17369">
        <w:t xml:space="preserve">The effect of relative non-linearity in </w:t>
      </w:r>
      <w:r>
        <w:t xml:space="preserve">resource </w:t>
      </w:r>
      <w:r w:rsidR="00C17369">
        <w:t>uptake curves on</w:t>
      </w:r>
      <w:r w:rsidR="00D939AA">
        <w:t xml:space="preserve"> higher order interactions</w:t>
      </w:r>
      <w:r>
        <w:t xml:space="preserve"> </w:t>
      </w:r>
    </w:p>
    <w:p w14:paraId="43C6EB67" w14:textId="023FD7FD" w:rsidR="00C17369" w:rsidRDefault="00E36A05" w:rsidP="008A128F">
      <w:pPr>
        <w:pStyle w:val="BodyText"/>
      </w:pPr>
      <w:r>
        <w:t xml:space="preserve">In order to test whether </w:t>
      </w:r>
      <w:r w:rsidR="001643DC">
        <w:t xml:space="preserve">the strength of </w:t>
      </w:r>
      <w:r>
        <w:t xml:space="preserve">higher order interactions </w:t>
      </w:r>
      <w:r w:rsidR="0043064D">
        <w:t>was</w:t>
      </w:r>
      <w:r w:rsidR="001643DC">
        <w:t xml:space="preserve"> </w:t>
      </w:r>
      <w:r>
        <w:t xml:space="preserve">associated with the </w:t>
      </w:r>
      <w:r w:rsidR="001643DC">
        <w:t xml:space="preserve">strength of the trade-off in </w:t>
      </w:r>
      <w:r>
        <w:t xml:space="preserve">the competitors’ resource uptake curves, we simulated an additional five communities in which we varied the </w:t>
      </w:r>
      <w:r w:rsidR="00C17369">
        <w:t>degree of</w:t>
      </w:r>
      <w:r>
        <w:t xml:space="preserve"> </w:t>
      </w:r>
      <w:r w:rsidR="00C17369">
        <w:t>relative non-linearity between species resource uptake curves.</w:t>
      </w:r>
      <w:r>
        <w:t xml:space="preserve">  We did this by starting with a scenario in which each species was given a resource uptake curve </w:t>
      </w:r>
      <w:r w:rsidR="0025446F">
        <w:t>close to</w:t>
      </w:r>
      <w:r w:rsidR="001643DC">
        <w:t xml:space="preserve"> that of the</w:t>
      </w:r>
      <w:r w:rsidR="0025446F">
        <w:t xml:space="preserve"> </w:t>
      </w:r>
      <w:r>
        <w:t>mid-season species in the main text (</w:t>
      </w:r>
      <w:r>
        <w:fldChar w:fldCharType="begin"/>
      </w:r>
      <w:r>
        <w:instrText xml:space="preserve"> REF _Ref514237815 \h </w:instrText>
      </w:r>
      <w:r>
        <w:fldChar w:fldCharType="separate"/>
      </w:r>
      <w:r w:rsidR="00CC2A77">
        <w:t xml:space="preserve">Figure </w:t>
      </w:r>
      <w:r w:rsidR="00CC2A77">
        <w:rPr>
          <w:noProof/>
        </w:rPr>
        <w:t>2</w:t>
      </w:r>
      <w:r>
        <w:fldChar w:fldCharType="end"/>
      </w:r>
      <w:r>
        <w:t xml:space="preserve"> b).  In this first scenario there is </w:t>
      </w:r>
      <w:r w:rsidR="0025446F">
        <w:t xml:space="preserve">very little </w:t>
      </w:r>
      <w:r>
        <w:t>difference between species in their resource uptake curve</w:t>
      </w:r>
      <w:r w:rsidR="001643DC">
        <w:t>s</w:t>
      </w:r>
      <w:r>
        <w:t>.  Then we parameterized four additional scenarios</w:t>
      </w:r>
      <w:r w:rsidR="001643DC">
        <w:t xml:space="preserve"> by gradually increasing the</w:t>
      </w:r>
      <w:r>
        <w:t xml:space="preserve"> maximum uptake rate and half-saturation constant of the early season species, and </w:t>
      </w:r>
      <w:r w:rsidR="001643DC">
        <w:t xml:space="preserve">gradually decreasing </w:t>
      </w:r>
      <w:r>
        <w:t>the maximum uptake rate and half-saturation constant of the late season species</w:t>
      </w:r>
      <w:r w:rsidR="00D976D1">
        <w:t xml:space="preserve"> (</w:t>
      </w:r>
      <w:r w:rsidR="00595B06">
        <w:t xml:space="preserve">Table </w:t>
      </w:r>
      <w:r w:rsidR="00D1676D">
        <w:t>A1</w:t>
      </w:r>
      <w:r w:rsidR="00595B06">
        <w:t>)</w:t>
      </w:r>
      <w:r>
        <w:t xml:space="preserve">. </w:t>
      </w:r>
      <w:r w:rsidR="00C17369">
        <w:t xml:space="preserve"> We then simulated competition, fit phenomenological competition models, and compared the predicted effects of competition assuming additivity, to the observed effects of competition as in the main text.  Our simulations show that as the relative non-linearity between species is increased, the error between the additive </w:t>
      </w:r>
      <w:r w:rsidR="0025446F">
        <w:t xml:space="preserve">phenomenological </w:t>
      </w:r>
      <w:r w:rsidR="00C17369">
        <w:t xml:space="preserve">model and the simulated observations grows (Figure </w:t>
      </w:r>
      <w:r w:rsidR="006515F9">
        <w:t xml:space="preserve">A </w:t>
      </w:r>
      <w:r w:rsidR="00C17369">
        <w:t xml:space="preserve">1). </w:t>
      </w:r>
    </w:p>
    <w:p w14:paraId="750B20BD" w14:textId="15C379A8" w:rsidR="0025446F" w:rsidRDefault="0025446F">
      <w:pPr>
        <w:spacing w:line="276" w:lineRule="auto"/>
        <w:ind w:firstLine="0"/>
        <w:jc w:val="both"/>
      </w:pPr>
      <w:r>
        <w:br w:type="page"/>
      </w:r>
    </w:p>
    <w:p w14:paraId="41826B40" w14:textId="0942C3CA" w:rsidR="00527F85" w:rsidRDefault="00527F85" w:rsidP="008D04AB">
      <w:pPr>
        <w:pStyle w:val="Caption"/>
        <w:keepNext/>
      </w:pPr>
      <w:r>
        <w:lastRenderedPageBreak/>
        <w:t xml:space="preserve">Table A </w:t>
      </w:r>
      <w:r w:rsidR="009462AD">
        <w:rPr>
          <w:noProof/>
        </w:rPr>
        <w:fldChar w:fldCharType="begin"/>
      </w:r>
      <w:r w:rsidR="009462AD">
        <w:rPr>
          <w:noProof/>
        </w:rPr>
        <w:instrText xml:space="preserve"> SEQ Table_A \* ARABIC </w:instrText>
      </w:r>
      <w:r w:rsidR="009462AD">
        <w:rPr>
          <w:noProof/>
        </w:rPr>
        <w:fldChar w:fldCharType="separate"/>
      </w:r>
      <w:r w:rsidR="00CC2A77">
        <w:rPr>
          <w:noProof/>
        </w:rPr>
        <w:t>1</w:t>
      </w:r>
      <w:r w:rsidR="009462AD">
        <w:rPr>
          <w:noProof/>
        </w:rPr>
        <w:fldChar w:fldCharType="end"/>
      </w:r>
      <w:r>
        <w:t xml:space="preserve">.  Parameter values for five simulations with gradually increasing strength of the trade-off between the early season and late season species resource uptake curves.  </w:t>
      </w:r>
    </w:p>
    <w:tbl>
      <w:tblPr>
        <w:tblW w:w="7283" w:type="dxa"/>
        <w:tblLook w:val="04A0" w:firstRow="1" w:lastRow="0" w:firstColumn="1" w:lastColumn="0" w:noHBand="0" w:noVBand="1"/>
      </w:tblPr>
      <w:tblGrid>
        <w:gridCol w:w="1300"/>
        <w:gridCol w:w="1300"/>
        <w:gridCol w:w="1176"/>
        <w:gridCol w:w="1710"/>
        <w:gridCol w:w="1797"/>
      </w:tblGrid>
      <w:tr w:rsidR="006E2F3C" w:rsidRPr="0025446F" w14:paraId="612D0B12" w14:textId="77777777" w:rsidTr="00F109A0">
        <w:trPr>
          <w:trHeight w:val="320"/>
        </w:trPr>
        <w:tc>
          <w:tcPr>
            <w:tcW w:w="1300" w:type="dxa"/>
            <w:tcBorders>
              <w:top w:val="nil"/>
              <w:left w:val="nil"/>
              <w:bottom w:val="double" w:sz="4" w:space="0" w:color="auto"/>
              <w:right w:val="nil"/>
            </w:tcBorders>
            <w:vAlign w:val="center"/>
          </w:tcPr>
          <w:p w14:paraId="22471CE8" w14:textId="0588A87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Tradeoff</w:t>
            </w:r>
          </w:p>
        </w:tc>
        <w:tc>
          <w:tcPr>
            <w:tcW w:w="1300" w:type="dxa"/>
            <w:tcBorders>
              <w:top w:val="nil"/>
              <w:left w:val="nil"/>
              <w:bottom w:val="double" w:sz="4" w:space="0" w:color="auto"/>
              <w:right w:val="nil"/>
            </w:tcBorders>
            <w:shd w:val="clear" w:color="auto" w:fill="auto"/>
            <w:noWrap/>
            <w:vAlign w:val="center"/>
            <w:hideMark/>
          </w:tcPr>
          <w:p w14:paraId="4218EA8F" w14:textId="0006DC89"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cenario</w:t>
            </w:r>
          </w:p>
        </w:tc>
        <w:tc>
          <w:tcPr>
            <w:tcW w:w="1176" w:type="dxa"/>
            <w:tcBorders>
              <w:top w:val="nil"/>
              <w:left w:val="nil"/>
              <w:bottom w:val="double" w:sz="4" w:space="0" w:color="auto"/>
              <w:right w:val="nil"/>
            </w:tcBorders>
            <w:shd w:val="clear" w:color="auto" w:fill="auto"/>
            <w:noWrap/>
            <w:vAlign w:val="center"/>
            <w:hideMark/>
          </w:tcPr>
          <w:p w14:paraId="50EB3781" w14:textId="610006F8"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710" w:type="dxa"/>
            <w:tcBorders>
              <w:top w:val="nil"/>
              <w:left w:val="nil"/>
              <w:bottom w:val="double" w:sz="4" w:space="0" w:color="auto"/>
              <w:right w:val="nil"/>
            </w:tcBorders>
            <w:shd w:val="clear" w:color="auto" w:fill="auto"/>
            <w:noWrap/>
            <w:vAlign w:val="center"/>
            <w:hideMark/>
          </w:tcPr>
          <w:p w14:paraId="6ABD3B9C" w14:textId="410F57C2"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Max Uptake Rate</w:t>
            </w:r>
            <w:r>
              <w:rPr>
                <w:rFonts w:ascii="Calibri" w:eastAsia="Times New Roman" w:hAnsi="Calibri" w:cs="Times New Roman"/>
                <w:color w:val="000000"/>
                <w:szCs w:val="24"/>
              </w:rPr>
              <w:t xml:space="preserve"> (r)</w:t>
            </w:r>
          </w:p>
        </w:tc>
        <w:tc>
          <w:tcPr>
            <w:tcW w:w="1797" w:type="dxa"/>
            <w:tcBorders>
              <w:top w:val="nil"/>
              <w:left w:val="nil"/>
              <w:bottom w:val="double" w:sz="4" w:space="0" w:color="auto"/>
              <w:right w:val="nil"/>
            </w:tcBorders>
            <w:shd w:val="clear" w:color="auto" w:fill="auto"/>
            <w:noWrap/>
            <w:vAlign w:val="center"/>
            <w:hideMark/>
          </w:tcPr>
          <w:p w14:paraId="78A4B127" w14:textId="037F81A7"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Half Saturation Constant</w:t>
            </w:r>
            <w:r>
              <w:rPr>
                <w:rFonts w:ascii="Calibri" w:eastAsia="Times New Roman" w:hAnsi="Calibri" w:cs="Times New Roman"/>
                <w:color w:val="000000"/>
                <w:szCs w:val="24"/>
              </w:rPr>
              <w:t xml:space="preserve"> (K)</w:t>
            </w:r>
          </w:p>
        </w:tc>
      </w:tr>
      <w:tr w:rsidR="006E2F3C" w:rsidRPr="0025446F" w14:paraId="3CF5A142" w14:textId="77777777" w:rsidTr="00F109A0">
        <w:trPr>
          <w:trHeight w:val="320"/>
        </w:trPr>
        <w:tc>
          <w:tcPr>
            <w:tcW w:w="1300" w:type="dxa"/>
            <w:tcBorders>
              <w:top w:val="double" w:sz="4" w:space="0" w:color="auto"/>
              <w:left w:val="nil"/>
              <w:right w:val="nil"/>
            </w:tcBorders>
          </w:tcPr>
          <w:p w14:paraId="58B7D910"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double" w:sz="4" w:space="0" w:color="auto"/>
              <w:left w:val="nil"/>
              <w:right w:val="nil"/>
            </w:tcBorders>
            <w:shd w:val="clear" w:color="auto" w:fill="auto"/>
            <w:noWrap/>
            <w:vAlign w:val="center"/>
            <w:hideMark/>
          </w:tcPr>
          <w:p w14:paraId="180E8C94" w14:textId="1D2CBF69"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1</w:t>
            </w:r>
          </w:p>
        </w:tc>
        <w:tc>
          <w:tcPr>
            <w:tcW w:w="1176" w:type="dxa"/>
            <w:tcBorders>
              <w:top w:val="double" w:sz="4" w:space="0" w:color="auto"/>
              <w:left w:val="nil"/>
              <w:bottom w:val="nil"/>
              <w:right w:val="nil"/>
            </w:tcBorders>
            <w:shd w:val="clear" w:color="auto" w:fill="auto"/>
            <w:noWrap/>
            <w:vAlign w:val="bottom"/>
            <w:hideMark/>
          </w:tcPr>
          <w:p w14:paraId="0133D7D8" w14:textId="117CA14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double" w:sz="4" w:space="0" w:color="auto"/>
              <w:left w:val="nil"/>
              <w:bottom w:val="nil"/>
              <w:right w:val="nil"/>
            </w:tcBorders>
            <w:shd w:val="clear" w:color="auto" w:fill="auto"/>
            <w:noWrap/>
            <w:vAlign w:val="bottom"/>
            <w:hideMark/>
          </w:tcPr>
          <w:p w14:paraId="3CEC3749" w14:textId="335465C0"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92</w:t>
            </w:r>
          </w:p>
        </w:tc>
        <w:tc>
          <w:tcPr>
            <w:tcW w:w="1797" w:type="dxa"/>
            <w:tcBorders>
              <w:top w:val="double" w:sz="4" w:space="0" w:color="auto"/>
              <w:left w:val="nil"/>
              <w:bottom w:val="nil"/>
              <w:right w:val="nil"/>
            </w:tcBorders>
            <w:shd w:val="clear" w:color="auto" w:fill="auto"/>
            <w:noWrap/>
            <w:vAlign w:val="bottom"/>
            <w:hideMark/>
          </w:tcPr>
          <w:p w14:paraId="4D11BFBD" w14:textId="47D0466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50.88</w:t>
            </w:r>
          </w:p>
        </w:tc>
      </w:tr>
      <w:tr w:rsidR="006E2F3C" w:rsidRPr="0025446F" w14:paraId="31BFBF55" w14:textId="77777777" w:rsidTr="006E2F3C">
        <w:trPr>
          <w:trHeight w:val="320"/>
        </w:trPr>
        <w:tc>
          <w:tcPr>
            <w:tcW w:w="1300" w:type="dxa"/>
            <w:tcBorders>
              <w:left w:val="nil"/>
              <w:right w:val="nil"/>
            </w:tcBorders>
          </w:tcPr>
          <w:p w14:paraId="7FF0E14F" w14:textId="66B3567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Weak</w:t>
            </w:r>
          </w:p>
        </w:tc>
        <w:tc>
          <w:tcPr>
            <w:tcW w:w="1300" w:type="dxa"/>
            <w:vMerge/>
            <w:tcBorders>
              <w:left w:val="nil"/>
              <w:right w:val="nil"/>
            </w:tcBorders>
            <w:shd w:val="clear" w:color="auto" w:fill="auto"/>
            <w:noWrap/>
            <w:vAlign w:val="center"/>
            <w:hideMark/>
          </w:tcPr>
          <w:p w14:paraId="36383486" w14:textId="200F2450"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543C077" w14:textId="4170639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33B4928" w14:textId="02240D4E"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47258A7" w14:textId="3C1F2AF9"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731B0CCA" w14:textId="77777777" w:rsidTr="00F109A0">
        <w:trPr>
          <w:trHeight w:val="320"/>
        </w:trPr>
        <w:tc>
          <w:tcPr>
            <w:tcW w:w="1300" w:type="dxa"/>
            <w:tcBorders>
              <w:left w:val="nil"/>
              <w:right w:val="nil"/>
            </w:tcBorders>
            <w:vAlign w:val="center"/>
          </w:tcPr>
          <w:p w14:paraId="498D9564"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auto"/>
              <w:right w:val="nil"/>
            </w:tcBorders>
            <w:shd w:val="clear" w:color="auto" w:fill="auto"/>
            <w:noWrap/>
            <w:vAlign w:val="center"/>
            <w:hideMark/>
          </w:tcPr>
          <w:p w14:paraId="241BF05B" w14:textId="57008224"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auto"/>
              <w:right w:val="nil"/>
            </w:tcBorders>
            <w:shd w:val="clear" w:color="auto" w:fill="auto"/>
            <w:noWrap/>
            <w:vAlign w:val="bottom"/>
            <w:hideMark/>
          </w:tcPr>
          <w:p w14:paraId="5EE089AE" w14:textId="58D632B7"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auto"/>
              <w:right w:val="nil"/>
            </w:tcBorders>
            <w:shd w:val="clear" w:color="auto" w:fill="auto"/>
            <w:noWrap/>
            <w:vAlign w:val="bottom"/>
            <w:hideMark/>
          </w:tcPr>
          <w:p w14:paraId="670EC202" w14:textId="7BB4008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50</w:t>
            </w:r>
          </w:p>
        </w:tc>
        <w:tc>
          <w:tcPr>
            <w:tcW w:w="1797" w:type="dxa"/>
            <w:tcBorders>
              <w:top w:val="nil"/>
              <w:left w:val="nil"/>
              <w:bottom w:val="single" w:sz="4" w:space="0" w:color="auto"/>
              <w:right w:val="nil"/>
            </w:tcBorders>
            <w:shd w:val="clear" w:color="auto" w:fill="auto"/>
            <w:noWrap/>
            <w:vAlign w:val="bottom"/>
            <w:hideMark/>
          </w:tcPr>
          <w:p w14:paraId="3C35B2D9" w14:textId="4384FA48"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3.79</w:t>
            </w:r>
          </w:p>
        </w:tc>
      </w:tr>
      <w:tr w:rsidR="006E2F3C" w:rsidRPr="0025446F" w14:paraId="5834662F" w14:textId="77777777" w:rsidTr="00F109A0">
        <w:trPr>
          <w:trHeight w:val="320"/>
        </w:trPr>
        <w:tc>
          <w:tcPr>
            <w:tcW w:w="1300" w:type="dxa"/>
            <w:tcBorders>
              <w:left w:val="nil"/>
              <w:right w:val="nil"/>
            </w:tcBorders>
          </w:tcPr>
          <w:p w14:paraId="07082AD7" w14:textId="538063D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auto"/>
              <w:left w:val="nil"/>
              <w:right w:val="nil"/>
            </w:tcBorders>
            <w:shd w:val="clear" w:color="auto" w:fill="auto"/>
            <w:noWrap/>
            <w:vAlign w:val="center"/>
            <w:hideMark/>
          </w:tcPr>
          <w:p w14:paraId="6FC6990A" w14:textId="57A8EFE6"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2</w:t>
            </w:r>
          </w:p>
        </w:tc>
        <w:tc>
          <w:tcPr>
            <w:tcW w:w="1176" w:type="dxa"/>
            <w:tcBorders>
              <w:top w:val="single" w:sz="4" w:space="0" w:color="auto"/>
              <w:left w:val="nil"/>
              <w:bottom w:val="nil"/>
              <w:right w:val="nil"/>
            </w:tcBorders>
            <w:shd w:val="clear" w:color="auto" w:fill="auto"/>
            <w:noWrap/>
            <w:vAlign w:val="bottom"/>
            <w:hideMark/>
          </w:tcPr>
          <w:p w14:paraId="30EA17FC" w14:textId="2629F4F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auto"/>
              <w:left w:val="nil"/>
              <w:bottom w:val="nil"/>
              <w:right w:val="nil"/>
            </w:tcBorders>
            <w:shd w:val="clear" w:color="auto" w:fill="auto"/>
            <w:noWrap/>
            <w:vAlign w:val="bottom"/>
            <w:hideMark/>
          </w:tcPr>
          <w:p w14:paraId="1FA6E20F" w14:textId="2CB5F52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24</w:t>
            </w:r>
          </w:p>
        </w:tc>
        <w:tc>
          <w:tcPr>
            <w:tcW w:w="1797" w:type="dxa"/>
            <w:tcBorders>
              <w:top w:val="single" w:sz="4" w:space="0" w:color="auto"/>
              <w:left w:val="nil"/>
              <w:bottom w:val="nil"/>
              <w:right w:val="nil"/>
            </w:tcBorders>
            <w:shd w:val="clear" w:color="auto" w:fill="auto"/>
            <w:noWrap/>
            <w:vAlign w:val="bottom"/>
            <w:hideMark/>
          </w:tcPr>
          <w:p w14:paraId="603B262D" w14:textId="5B89FC08"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73.32</w:t>
            </w:r>
          </w:p>
        </w:tc>
      </w:tr>
      <w:tr w:rsidR="006E2F3C" w:rsidRPr="0025446F" w14:paraId="13D31948" w14:textId="77777777" w:rsidTr="006E2F3C">
        <w:trPr>
          <w:trHeight w:val="320"/>
        </w:trPr>
        <w:tc>
          <w:tcPr>
            <w:tcW w:w="1300" w:type="dxa"/>
            <w:tcBorders>
              <w:left w:val="nil"/>
              <w:right w:val="nil"/>
            </w:tcBorders>
          </w:tcPr>
          <w:p w14:paraId="0A1A43C6"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6D41111B" w14:textId="5F603D3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43A388F" w14:textId="5558007B"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7898BA9C" w14:textId="48B37A7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163BEBD5" w14:textId="286D3B7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522B8B83" w14:textId="77777777" w:rsidTr="00F109A0">
        <w:trPr>
          <w:trHeight w:val="320"/>
        </w:trPr>
        <w:tc>
          <w:tcPr>
            <w:tcW w:w="1300" w:type="dxa"/>
            <w:tcBorders>
              <w:left w:val="nil"/>
              <w:right w:val="nil"/>
            </w:tcBorders>
          </w:tcPr>
          <w:p w14:paraId="15C701E4" w14:textId="404525D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247D9CE6" w14:textId="2CA6CB03"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01F8F0CF" w14:textId="1811A2A4"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63AF317" w14:textId="061AEC5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40</w:t>
            </w:r>
          </w:p>
        </w:tc>
        <w:tc>
          <w:tcPr>
            <w:tcW w:w="1797" w:type="dxa"/>
            <w:tcBorders>
              <w:top w:val="nil"/>
              <w:left w:val="nil"/>
              <w:bottom w:val="single" w:sz="4" w:space="0" w:color="000000"/>
              <w:right w:val="nil"/>
            </w:tcBorders>
            <w:shd w:val="clear" w:color="auto" w:fill="auto"/>
            <w:noWrap/>
            <w:vAlign w:val="bottom"/>
            <w:hideMark/>
          </w:tcPr>
          <w:p w14:paraId="5E8C948B" w14:textId="51E92A4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7.74</w:t>
            </w:r>
          </w:p>
        </w:tc>
      </w:tr>
      <w:tr w:rsidR="006E2F3C" w:rsidRPr="0025446F" w14:paraId="587E3113" w14:textId="77777777" w:rsidTr="00F109A0">
        <w:trPr>
          <w:trHeight w:val="320"/>
        </w:trPr>
        <w:tc>
          <w:tcPr>
            <w:tcW w:w="1300" w:type="dxa"/>
            <w:tcBorders>
              <w:left w:val="nil"/>
              <w:right w:val="nil"/>
            </w:tcBorders>
          </w:tcPr>
          <w:p w14:paraId="36A23365" w14:textId="7F83FA6F" w:rsidR="006E2F3C" w:rsidRPr="0025446F" w:rsidRDefault="00356FAF" w:rsidP="006E2F3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noProof/>
                <w:color w:val="000000"/>
                <w:szCs w:val="24"/>
              </w:rPr>
              <mc:AlternateContent>
                <mc:Choice Requires="wps">
                  <w:drawing>
                    <wp:anchor distT="0" distB="0" distL="114300" distR="114300" simplePos="0" relativeHeight="251659264" behindDoc="0" locked="0" layoutInCell="1" allowOverlap="1" wp14:anchorId="38A1FFFA" wp14:editId="2EDC8880">
                      <wp:simplePos x="0" y="0"/>
                      <wp:positionH relativeFrom="column">
                        <wp:posOffset>235585</wp:posOffset>
                      </wp:positionH>
                      <wp:positionV relativeFrom="paragraph">
                        <wp:posOffset>-624840</wp:posOffset>
                      </wp:positionV>
                      <wp:extent cx="206375" cy="1905000"/>
                      <wp:effectExtent l="50800" t="25400" r="60325" b="88900"/>
                      <wp:wrapNone/>
                      <wp:docPr id="10" name="Down Arrow 10"/>
                      <wp:cNvGraphicFramePr/>
                      <a:graphic xmlns:a="http://schemas.openxmlformats.org/drawingml/2006/main">
                        <a:graphicData uri="http://schemas.microsoft.com/office/word/2010/wordprocessingShape">
                          <wps:wsp>
                            <wps:cNvSpPr/>
                            <wps:spPr>
                              <a:xfrm>
                                <a:off x="0" y="0"/>
                                <a:ext cx="206375" cy="1905000"/>
                              </a:xfrm>
                              <a:prstGeom prst="downArrow">
                                <a:avLst/>
                              </a:prstGeom>
                              <a:gradFill flip="none" rotWithShape="1">
                                <a:gsLst>
                                  <a:gs pos="0">
                                    <a:srgbClr val="C00000">
                                      <a:tint val="66000"/>
                                      <a:satMod val="160000"/>
                                      <a:lumMod val="68000"/>
                                    </a:srgbClr>
                                  </a:gs>
                                  <a:gs pos="50000">
                                    <a:srgbClr val="C00000">
                                      <a:tint val="44500"/>
                                      <a:satMod val="160000"/>
                                    </a:srgbClr>
                                  </a:gs>
                                  <a:gs pos="100000">
                                    <a:srgbClr val="C00000">
                                      <a:tint val="23500"/>
                                      <a:satMod val="160000"/>
                                    </a:srgbClr>
                                  </a:gs>
                                </a:gsLst>
                                <a:lin ang="16200000" scaled="1"/>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3F6E70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 o:spid="_x0000_s1026" type="#_x0000_t67" style="position:absolute;margin-left:18.55pt;margin-top:-49.2pt;width:16.25pt;height:150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" adj="20430" fillcolor="#d62828" strokecolor="#4579b8 [3044]">
                      <v:fill color2="#f7dede" rotate="t" angle="180" colors="0 #d62828;.5 #f0baba;1 #f7dede" focus="100%" type="gradient"/>
                      <v:shadow on="t" color="black" opacity="22937f" origin=",.5" offset="0,.63889mm"/>
                    </v:shape>
                  </w:pict>
                </mc:Fallback>
              </mc:AlternateContent>
            </w:r>
          </w:p>
        </w:tc>
        <w:tc>
          <w:tcPr>
            <w:tcW w:w="1300" w:type="dxa"/>
            <w:vMerge w:val="restart"/>
            <w:tcBorders>
              <w:top w:val="single" w:sz="4" w:space="0" w:color="000000"/>
              <w:left w:val="nil"/>
              <w:right w:val="nil"/>
            </w:tcBorders>
            <w:shd w:val="clear" w:color="auto" w:fill="auto"/>
            <w:noWrap/>
            <w:vAlign w:val="center"/>
            <w:hideMark/>
          </w:tcPr>
          <w:p w14:paraId="6B93F375" w14:textId="0EA04C77"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176" w:type="dxa"/>
            <w:tcBorders>
              <w:top w:val="single" w:sz="4" w:space="0" w:color="000000"/>
              <w:left w:val="nil"/>
              <w:bottom w:val="nil"/>
              <w:right w:val="nil"/>
            </w:tcBorders>
            <w:shd w:val="clear" w:color="auto" w:fill="auto"/>
            <w:noWrap/>
            <w:vAlign w:val="bottom"/>
            <w:hideMark/>
          </w:tcPr>
          <w:p w14:paraId="25EFCBA9" w14:textId="4C7E3AC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7B64EB7B" w14:textId="1C92089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56</w:t>
            </w:r>
          </w:p>
        </w:tc>
        <w:tc>
          <w:tcPr>
            <w:tcW w:w="1797" w:type="dxa"/>
            <w:tcBorders>
              <w:top w:val="single" w:sz="4" w:space="0" w:color="000000"/>
              <w:left w:val="nil"/>
              <w:bottom w:val="nil"/>
              <w:right w:val="nil"/>
            </w:tcBorders>
            <w:shd w:val="clear" w:color="auto" w:fill="auto"/>
            <w:noWrap/>
            <w:vAlign w:val="bottom"/>
            <w:hideMark/>
          </w:tcPr>
          <w:p w14:paraId="69AACCC2" w14:textId="295F695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97.32</w:t>
            </w:r>
          </w:p>
        </w:tc>
      </w:tr>
      <w:tr w:rsidR="006E2F3C" w:rsidRPr="0025446F" w14:paraId="57CA9ADB" w14:textId="77777777" w:rsidTr="006E2F3C">
        <w:trPr>
          <w:trHeight w:val="320"/>
        </w:trPr>
        <w:tc>
          <w:tcPr>
            <w:tcW w:w="1300" w:type="dxa"/>
            <w:tcBorders>
              <w:left w:val="nil"/>
              <w:right w:val="nil"/>
            </w:tcBorders>
          </w:tcPr>
          <w:p w14:paraId="4A31128F"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7C2D96BE" w14:textId="079A6C15"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BFCE5FD" w14:textId="304A972E"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0101B90" w14:textId="04CCE08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74FE3881" w14:textId="42CD964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3493277B" w14:textId="77777777" w:rsidTr="00F109A0">
        <w:trPr>
          <w:trHeight w:val="320"/>
        </w:trPr>
        <w:tc>
          <w:tcPr>
            <w:tcW w:w="1300" w:type="dxa"/>
            <w:tcBorders>
              <w:left w:val="nil"/>
              <w:right w:val="nil"/>
            </w:tcBorders>
          </w:tcPr>
          <w:p w14:paraId="73BDFDCA"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12A3B647" w14:textId="57A1C2E0"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2D9478CB" w14:textId="01856AD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33EAC3A9" w14:textId="09A8432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30</w:t>
            </w:r>
          </w:p>
        </w:tc>
        <w:tc>
          <w:tcPr>
            <w:tcW w:w="1797" w:type="dxa"/>
            <w:tcBorders>
              <w:top w:val="nil"/>
              <w:left w:val="nil"/>
              <w:bottom w:val="single" w:sz="4" w:space="0" w:color="000000"/>
              <w:right w:val="nil"/>
            </w:tcBorders>
            <w:shd w:val="clear" w:color="auto" w:fill="auto"/>
            <w:noWrap/>
            <w:vAlign w:val="bottom"/>
            <w:hideMark/>
          </w:tcPr>
          <w:p w14:paraId="506101E9" w14:textId="17254999"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1.84</w:t>
            </w:r>
          </w:p>
        </w:tc>
      </w:tr>
      <w:tr w:rsidR="006E2F3C" w:rsidRPr="0025446F" w14:paraId="7465ED50" w14:textId="77777777" w:rsidTr="00F109A0">
        <w:trPr>
          <w:trHeight w:val="320"/>
        </w:trPr>
        <w:tc>
          <w:tcPr>
            <w:tcW w:w="1300" w:type="dxa"/>
            <w:tcBorders>
              <w:left w:val="nil"/>
              <w:right w:val="nil"/>
            </w:tcBorders>
          </w:tcPr>
          <w:p w14:paraId="4967CC58"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000000"/>
              <w:left w:val="nil"/>
              <w:right w:val="nil"/>
            </w:tcBorders>
            <w:shd w:val="clear" w:color="auto" w:fill="auto"/>
            <w:noWrap/>
            <w:vAlign w:val="center"/>
            <w:hideMark/>
          </w:tcPr>
          <w:p w14:paraId="0C5E5960" w14:textId="5ABE163B"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4</w:t>
            </w:r>
          </w:p>
        </w:tc>
        <w:tc>
          <w:tcPr>
            <w:tcW w:w="1176" w:type="dxa"/>
            <w:tcBorders>
              <w:top w:val="single" w:sz="4" w:space="0" w:color="000000"/>
              <w:left w:val="nil"/>
              <w:bottom w:val="nil"/>
              <w:right w:val="nil"/>
            </w:tcBorders>
            <w:shd w:val="clear" w:color="auto" w:fill="auto"/>
            <w:noWrap/>
            <w:vAlign w:val="bottom"/>
            <w:hideMark/>
          </w:tcPr>
          <w:p w14:paraId="1A977A7D" w14:textId="49CECC9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042D33E" w14:textId="6D25A73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88</w:t>
            </w:r>
          </w:p>
        </w:tc>
        <w:tc>
          <w:tcPr>
            <w:tcW w:w="1797" w:type="dxa"/>
            <w:tcBorders>
              <w:top w:val="single" w:sz="4" w:space="0" w:color="000000"/>
              <w:left w:val="nil"/>
              <w:bottom w:val="nil"/>
              <w:right w:val="nil"/>
            </w:tcBorders>
            <w:shd w:val="clear" w:color="auto" w:fill="auto"/>
            <w:noWrap/>
            <w:vAlign w:val="bottom"/>
            <w:hideMark/>
          </w:tcPr>
          <w:p w14:paraId="5EAED673" w14:textId="588C076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22.88</w:t>
            </w:r>
          </w:p>
        </w:tc>
      </w:tr>
      <w:tr w:rsidR="006E2F3C" w:rsidRPr="0025446F" w14:paraId="5EBCDB63" w14:textId="77777777" w:rsidTr="006E2F3C">
        <w:trPr>
          <w:trHeight w:val="320"/>
        </w:trPr>
        <w:tc>
          <w:tcPr>
            <w:tcW w:w="1300" w:type="dxa"/>
            <w:tcBorders>
              <w:left w:val="nil"/>
              <w:right w:val="nil"/>
            </w:tcBorders>
          </w:tcPr>
          <w:p w14:paraId="4A965669"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054E19B7" w14:textId="2E172FE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03D3A81" w14:textId="2A41C3E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67FA231B" w14:textId="66F9CCF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2219E26" w14:textId="46226CB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6CC365CB" w14:textId="77777777" w:rsidTr="00F109A0">
        <w:trPr>
          <w:trHeight w:val="320"/>
        </w:trPr>
        <w:tc>
          <w:tcPr>
            <w:tcW w:w="1300" w:type="dxa"/>
            <w:tcBorders>
              <w:left w:val="nil"/>
              <w:right w:val="nil"/>
            </w:tcBorders>
          </w:tcPr>
          <w:p w14:paraId="6D05FC04"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0E395F07" w14:textId="047DE6A5"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49FF55E6" w14:textId="248D26F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638F47E5" w14:textId="5E09F244"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20</w:t>
            </w:r>
          </w:p>
        </w:tc>
        <w:tc>
          <w:tcPr>
            <w:tcW w:w="1797" w:type="dxa"/>
            <w:tcBorders>
              <w:top w:val="nil"/>
              <w:left w:val="nil"/>
              <w:bottom w:val="single" w:sz="4" w:space="0" w:color="000000"/>
              <w:right w:val="nil"/>
            </w:tcBorders>
            <w:shd w:val="clear" w:color="auto" w:fill="auto"/>
            <w:noWrap/>
            <w:vAlign w:val="bottom"/>
            <w:hideMark/>
          </w:tcPr>
          <w:p w14:paraId="0AC61940" w14:textId="3EA0164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6.09</w:t>
            </w:r>
          </w:p>
        </w:tc>
      </w:tr>
      <w:tr w:rsidR="006E2F3C" w:rsidRPr="0025446F" w14:paraId="3EA16791" w14:textId="77777777" w:rsidTr="00F109A0">
        <w:trPr>
          <w:trHeight w:val="320"/>
        </w:trPr>
        <w:tc>
          <w:tcPr>
            <w:tcW w:w="1300" w:type="dxa"/>
            <w:tcBorders>
              <w:left w:val="nil"/>
              <w:right w:val="nil"/>
            </w:tcBorders>
          </w:tcPr>
          <w:p w14:paraId="782D4228"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000000"/>
              <w:left w:val="nil"/>
              <w:right w:val="nil"/>
            </w:tcBorders>
            <w:shd w:val="clear" w:color="auto" w:fill="auto"/>
            <w:noWrap/>
            <w:vAlign w:val="center"/>
            <w:hideMark/>
          </w:tcPr>
          <w:p w14:paraId="1F2509C5" w14:textId="19A20883"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5</w:t>
            </w:r>
          </w:p>
        </w:tc>
        <w:tc>
          <w:tcPr>
            <w:tcW w:w="1176" w:type="dxa"/>
            <w:tcBorders>
              <w:top w:val="single" w:sz="4" w:space="0" w:color="000000"/>
              <w:left w:val="nil"/>
              <w:bottom w:val="nil"/>
              <w:right w:val="nil"/>
            </w:tcBorders>
            <w:shd w:val="clear" w:color="auto" w:fill="auto"/>
            <w:noWrap/>
            <w:vAlign w:val="bottom"/>
            <w:hideMark/>
          </w:tcPr>
          <w:p w14:paraId="6AF48921" w14:textId="1E549DC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23DAA87" w14:textId="1B714FD0"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4.20</w:t>
            </w:r>
          </w:p>
        </w:tc>
        <w:tc>
          <w:tcPr>
            <w:tcW w:w="1797" w:type="dxa"/>
            <w:tcBorders>
              <w:top w:val="single" w:sz="4" w:space="0" w:color="000000"/>
              <w:left w:val="nil"/>
              <w:bottom w:val="nil"/>
              <w:right w:val="nil"/>
            </w:tcBorders>
            <w:shd w:val="clear" w:color="auto" w:fill="auto"/>
            <w:noWrap/>
            <w:vAlign w:val="bottom"/>
            <w:hideMark/>
          </w:tcPr>
          <w:p w14:paraId="52C3DA7A" w14:textId="650F958F"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50.00</w:t>
            </w:r>
          </w:p>
        </w:tc>
      </w:tr>
      <w:tr w:rsidR="006E2F3C" w:rsidRPr="0025446F" w14:paraId="2ED8ABBB" w14:textId="77777777" w:rsidTr="00F109A0">
        <w:trPr>
          <w:trHeight w:val="320"/>
        </w:trPr>
        <w:tc>
          <w:tcPr>
            <w:tcW w:w="1300" w:type="dxa"/>
            <w:tcBorders>
              <w:left w:val="nil"/>
              <w:right w:val="nil"/>
            </w:tcBorders>
            <w:vAlign w:val="center"/>
          </w:tcPr>
          <w:p w14:paraId="46D22CF0" w14:textId="0909C5EA" w:rsidR="006E2F3C" w:rsidRPr="0025446F" w:rsidRDefault="006E2F3C" w:rsidP="00F109A0">
            <w:pPr>
              <w:spacing w:after="0" w:line="240" w:lineRule="auto"/>
              <w:ind w:firstLine="0"/>
              <w:jc w:val="center"/>
              <w:rPr>
                <w:rFonts w:ascii="Calibri" w:eastAsia="Times New Roman" w:hAnsi="Calibri" w:cs="Times New Roman"/>
                <w:color w:val="000000"/>
                <w:szCs w:val="24"/>
              </w:rPr>
            </w:pPr>
            <w:r>
              <w:rPr>
                <w:rFonts w:ascii="Calibri" w:hAnsi="Calibri"/>
                <w:color w:val="000000"/>
              </w:rPr>
              <w:t>Strong</w:t>
            </w:r>
          </w:p>
        </w:tc>
        <w:tc>
          <w:tcPr>
            <w:tcW w:w="1300" w:type="dxa"/>
            <w:vMerge/>
            <w:tcBorders>
              <w:left w:val="nil"/>
              <w:right w:val="nil"/>
            </w:tcBorders>
            <w:shd w:val="clear" w:color="auto" w:fill="auto"/>
            <w:noWrap/>
            <w:vAlign w:val="bottom"/>
            <w:hideMark/>
          </w:tcPr>
          <w:p w14:paraId="510EF912" w14:textId="7B4FFE0D"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467607BF" w14:textId="18D46E3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9140CEB" w14:textId="14430997"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514067BD" w14:textId="6AD39F5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1FFCC73F" w14:textId="77777777" w:rsidTr="006E2F3C">
        <w:trPr>
          <w:trHeight w:val="320"/>
        </w:trPr>
        <w:tc>
          <w:tcPr>
            <w:tcW w:w="1300" w:type="dxa"/>
            <w:tcBorders>
              <w:left w:val="nil"/>
              <w:bottom w:val="single" w:sz="4" w:space="0" w:color="000000"/>
              <w:right w:val="nil"/>
            </w:tcBorders>
          </w:tcPr>
          <w:p w14:paraId="52BDE952" w14:textId="77777777"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bottom"/>
            <w:hideMark/>
          </w:tcPr>
          <w:p w14:paraId="4940F841" w14:textId="0812C28A"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5C80AEDA" w14:textId="0840562F"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FC0C7D9" w14:textId="7397C90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10</w:t>
            </w:r>
          </w:p>
        </w:tc>
        <w:tc>
          <w:tcPr>
            <w:tcW w:w="1797" w:type="dxa"/>
            <w:tcBorders>
              <w:top w:val="nil"/>
              <w:left w:val="nil"/>
              <w:bottom w:val="single" w:sz="4" w:space="0" w:color="000000"/>
              <w:right w:val="nil"/>
            </w:tcBorders>
            <w:shd w:val="clear" w:color="auto" w:fill="auto"/>
            <w:noWrap/>
            <w:vAlign w:val="bottom"/>
            <w:hideMark/>
          </w:tcPr>
          <w:p w14:paraId="31BFA3D4" w14:textId="2107723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0.50</w:t>
            </w:r>
          </w:p>
        </w:tc>
      </w:tr>
    </w:tbl>
    <w:p w14:paraId="071ED835" w14:textId="77777777" w:rsidR="0025446F" w:rsidRPr="00E36A05" w:rsidRDefault="0025446F" w:rsidP="00B83C2C">
      <w:pPr>
        <w:pStyle w:val="BodyText"/>
        <w:ind w:firstLine="0"/>
      </w:pPr>
    </w:p>
    <w:p w14:paraId="78C32139" w14:textId="520B6C3F" w:rsidR="006D7279" w:rsidRDefault="006D7279" w:rsidP="006D7279">
      <w:pPr>
        <w:pStyle w:val="BodyText"/>
        <w:ind w:firstLine="0"/>
      </w:pPr>
    </w:p>
    <w:p w14:paraId="2454E94A" w14:textId="6D779F16" w:rsidR="00C15AA1" w:rsidRDefault="00C15AA1">
      <w:pPr>
        <w:spacing w:line="276" w:lineRule="auto"/>
        <w:ind w:firstLine="0"/>
        <w:jc w:val="both"/>
      </w:pPr>
      <w:r>
        <w:br w:type="page"/>
      </w:r>
    </w:p>
    <w:p w14:paraId="65690F81" w14:textId="77777777" w:rsidR="001643DC" w:rsidRDefault="00C15AA1" w:rsidP="001643DC">
      <w:pPr>
        <w:pStyle w:val="BodyText"/>
        <w:keepNext/>
        <w:ind w:firstLine="0"/>
      </w:pPr>
      <w:r>
        <w:rPr>
          <w:noProof/>
        </w:rPr>
        <w:lastRenderedPageBreak/>
        <w:drawing>
          <wp:inline distT="0" distB="0" distL="0" distR="0" wp14:anchorId="3EE5EA6A" wp14:editId="65FBA922">
            <wp:extent cx="4321628" cy="40674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21628" cy="4067415"/>
                    </a:xfrm>
                    <a:prstGeom prst="rect">
                      <a:avLst/>
                    </a:prstGeom>
                  </pic:spPr>
                </pic:pic>
              </a:graphicData>
            </a:graphic>
          </wp:inline>
        </w:drawing>
      </w:r>
    </w:p>
    <w:p w14:paraId="211EFFFC" w14:textId="00E5F8A7" w:rsidR="00C15AA1" w:rsidRPr="006D7279" w:rsidRDefault="001643DC" w:rsidP="001643DC">
      <w:pPr>
        <w:pStyle w:val="Caption"/>
      </w:pPr>
      <w:r>
        <w:t xml:space="preserve">Figure A </w:t>
      </w:r>
      <w:r w:rsidR="009462AD">
        <w:rPr>
          <w:noProof/>
        </w:rPr>
        <w:fldChar w:fldCharType="begin"/>
      </w:r>
      <w:r w:rsidR="009462AD">
        <w:rPr>
          <w:noProof/>
        </w:rPr>
        <w:instrText xml:space="preserve"> SEQ Figure_A \* ARABIC </w:instrText>
      </w:r>
      <w:r w:rsidR="009462AD">
        <w:rPr>
          <w:noProof/>
        </w:rPr>
        <w:fldChar w:fldCharType="separate"/>
      </w:r>
      <w:r w:rsidR="00CC2A77">
        <w:rPr>
          <w:noProof/>
        </w:rPr>
        <w:t>1</w:t>
      </w:r>
      <w:r w:rsidR="009462AD">
        <w:rPr>
          <w:noProof/>
        </w:rPr>
        <w:fldChar w:fldCharType="end"/>
      </w:r>
      <w:r>
        <w:t xml:space="preserve"> </w:t>
      </w:r>
      <w:r w:rsidR="000412FB">
        <w:t xml:space="preserve">Increasing the </w:t>
      </w:r>
      <w:r w:rsidR="00D66064">
        <w:t xml:space="preserve">strength of the resource uptake trade-off between the early and late season species </w:t>
      </w:r>
      <w:r w:rsidR="000412FB">
        <w:t xml:space="preserve">increases the </w:t>
      </w:r>
      <w:r w:rsidR="00527F85">
        <w:t>deviations from additivity of two species competition</w:t>
      </w:r>
      <w:r w:rsidR="000412FB">
        <w:t xml:space="preserve">.  </w:t>
      </w:r>
      <w:r w:rsidR="00171A6B">
        <w:t xml:space="preserve">A) Shows increasing relative non-linearity between species’ resource uptake curves in five scenarios. </w:t>
      </w:r>
      <w:r w:rsidR="00D42E14">
        <w:t>B</w:t>
      </w:r>
      <w:r w:rsidR="00527F85">
        <w:t>) The deviation from additive competitor effects is shown as the increase in root mean squared error of the phenomenological model (</w:t>
      </w:r>
      <w:r w:rsidR="001525D6">
        <w:t>equation</w:t>
      </w:r>
      <w:r w:rsidR="00527F85">
        <w:t xml:space="preserve"> </w:t>
      </w:r>
      <w:r w:rsidR="006B2FC8">
        <w:t>7</w:t>
      </w:r>
      <w:r w:rsidR="00527F85">
        <w:t xml:space="preserve">)  in multispecies competition compared to single species competition.  </w:t>
      </w:r>
      <w:r w:rsidR="00D42E14">
        <w:t>C</w:t>
      </w:r>
      <w:r w:rsidR="00527F85">
        <w:t xml:space="preserve">) The average deviation from additive competitor effects, positive values show that multispecies competition was weaker than predicted, negative values show where competition was greater than predicted.   </w:t>
      </w:r>
      <w:r w:rsidR="00171A6B">
        <w:t xml:space="preserve">In B and </w:t>
      </w:r>
      <w:r w:rsidR="0043064D">
        <w:t>C,</w:t>
      </w:r>
      <w:r w:rsidR="00171A6B">
        <w:t xml:space="preserve"> the x-axis refers to the different scenarios depicted in A.  </w:t>
      </w:r>
    </w:p>
    <w:sectPr w:rsidR="00C15AA1" w:rsidRPr="006D7279">
      <w:footerReference w:type="default" r:id="rId20"/>
      <w:pgSz w:w="12240" w:h="15840"/>
      <w:pgMar w:top="1440" w:right="1800" w:bottom="2004" w:left="1800" w:header="0" w:footer="1440" w:gutter="0"/>
      <w:lnNumType w:countBy="1" w:distance="283"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ndy Kleinhesselink" w:date="2018-11-07T19:27:00Z" w:initials="AK">
    <w:p w14:paraId="3CC8F83C" w14:textId="35FAE9C0" w:rsidR="008B3053" w:rsidRDefault="008B3053" w:rsidP="00BA4F59">
      <w:pPr>
        <w:pStyle w:val="CommentText"/>
        <w:ind w:firstLine="0"/>
      </w:pPr>
      <w:r>
        <w:rPr>
          <w:rStyle w:val="CommentReference"/>
        </w:rPr>
        <w:annotationRef/>
      </w:r>
      <w:r>
        <w:t xml:space="preserve">I’m bad at titles.  This captures it well but maybe is too dull.  I’m open to suggestions. </w:t>
      </w:r>
    </w:p>
  </w:comment>
  <w:comment w:id="0" w:author="Nathan Kraft" w:date="2018-11-13T09:01:00Z" w:initials="NK">
    <w:p w14:paraId="10CFA8ED" w14:textId="787B34DE" w:rsidR="008B3053" w:rsidRDefault="008B3053">
      <w:pPr>
        <w:pStyle w:val="CommentText"/>
      </w:pPr>
      <w:r>
        <w:rPr>
          <w:rStyle w:val="CommentReference"/>
        </w:rPr>
        <w:annotationRef/>
      </w:r>
      <w:r>
        <w:t>I don’t worry about flashy or short usually, I just try to be descriptive. One option is put in something about the significance. I also think the definition part does not need to be in the title- its implicit in answering the bigger question about detection amd importance- for example a small tweak gets you to:</w:t>
      </w:r>
    </w:p>
    <w:p w14:paraId="7D6541C3" w14:textId="77777777" w:rsidR="008B3053" w:rsidRDefault="008B3053">
      <w:pPr>
        <w:pStyle w:val="CommentText"/>
      </w:pPr>
    </w:p>
    <w:p w14:paraId="3FD6ED25" w14:textId="77777777" w:rsidR="008B3053" w:rsidRDefault="008B3053">
      <w:pPr>
        <w:pStyle w:val="CommentText"/>
      </w:pPr>
      <w:r>
        <w:t>Higher order interactions among competitors: how common are they, and what are the consequences for species coexistence?</w:t>
      </w:r>
    </w:p>
    <w:p w14:paraId="498EF812" w14:textId="77777777" w:rsidR="008B3053" w:rsidRDefault="008B3053">
      <w:pPr>
        <w:pStyle w:val="CommentText"/>
      </w:pPr>
    </w:p>
    <w:p w14:paraId="7E0D953B" w14:textId="2BE85AF6" w:rsidR="008B3053" w:rsidRDefault="008B3053">
      <w:pPr>
        <w:pStyle w:val="CommentText"/>
      </w:pPr>
      <w:r>
        <w:t>Or similar- this is just a first shot</w:t>
      </w:r>
    </w:p>
  </w:comment>
  <w:comment w:id="3" w:author="Nathan Kraft" w:date="2018-11-13T09:01:00Z" w:initials="NK">
    <w:p w14:paraId="5F4D5E9D" w14:textId="77777777" w:rsidR="008B3053" w:rsidRDefault="008B3053" w:rsidP="00620DAA">
      <w:pPr>
        <w:pStyle w:val="CommentText"/>
      </w:pPr>
      <w:r>
        <w:rPr>
          <w:rStyle w:val="CommentReference"/>
        </w:rPr>
        <w:annotationRef/>
      </w:r>
      <w:r>
        <w:t>Switch order</w:t>
      </w:r>
    </w:p>
  </w:comment>
  <w:comment w:id="10" w:author="Nathan Kraft" w:date="2018-11-13T09:07:00Z" w:initials="NK">
    <w:p w14:paraId="3E0B25A6" w14:textId="4D29DFA4" w:rsidR="008B3053" w:rsidRDefault="008B3053">
      <w:pPr>
        <w:pStyle w:val="CommentText"/>
      </w:pPr>
      <w:r>
        <w:rPr>
          <w:rStyle w:val="CommentReference"/>
        </w:rPr>
        <w:annotationRef/>
      </w:r>
      <w:r>
        <w:t xml:space="preserve">For some reason I think there is a focus on not using possessives for generic species in science writing (“their lifetime”)- might be wrong on this, but my inclination is to try to rephrase without this construction. </w:t>
      </w:r>
    </w:p>
  </w:comment>
  <w:comment w:id="11" w:author="Nathan Kraft" w:date="2018-11-13T09:08:00Z" w:initials="NK">
    <w:p w14:paraId="585C0C5A" w14:textId="7575C80D" w:rsidR="008B3053" w:rsidRDefault="008B3053">
      <w:pPr>
        <w:pStyle w:val="CommentText"/>
      </w:pPr>
      <w:r>
        <w:rPr>
          <w:rStyle w:val="CommentReference"/>
        </w:rPr>
        <w:annotationRef/>
      </w:r>
      <w:r>
        <w:t xml:space="preserve">Is this still correct? If so I think it is clearer for an opening sentence. </w:t>
      </w:r>
    </w:p>
  </w:comment>
  <w:comment w:id="12" w:author="Nathan Kraft" w:date="2018-11-13T09:10:00Z" w:initials="NK">
    <w:p w14:paraId="4C56D619" w14:textId="599BEF1C" w:rsidR="008B3053" w:rsidRDefault="008B3053">
      <w:pPr>
        <w:pStyle w:val="CommentText"/>
      </w:pPr>
      <w:r>
        <w:rPr>
          <w:rStyle w:val="CommentReference"/>
        </w:rPr>
        <w:annotationRef/>
      </w:r>
      <w:r>
        <w:t>I think this phrasing is more direct if it is still correct- only issue is that you usually do not want to refer back to an idea form a previous paragraph without rephrasing it. I might just remove the paragraph break and keep this shorter sentence- what do you think?</w:t>
      </w:r>
    </w:p>
  </w:comment>
  <w:comment w:id="13" w:author="Nathan Kraft" w:date="2018-11-13T09:24:00Z" w:initials="NK">
    <w:p w14:paraId="2029381B" w14:textId="0FA40534" w:rsidR="008B3053" w:rsidRDefault="008B3053">
      <w:pPr>
        <w:pStyle w:val="CommentText"/>
      </w:pPr>
      <w:r>
        <w:rPr>
          <w:rStyle w:val="CommentReference"/>
        </w:rPr>
        <w:annotationRef/>
      </w:r>
      <w:r>
        <w:t xml:space="preserve">Can you give a one phrase statement here? If not don’t bother. </w:t>
      </w:r>
    </w:p>
  </w:comment>
  <w:comment w:id="14" w:author="Nathan Kraft" w:date="2018-11-13T09:41:00Z" w:initials="NK">
    <w:p w14:paraId="40561989" w14:textId="520E6587" w:rsidR="008B3053" w:rsidRDefault="008B3053">
      <w:pPr>
        <w:pStyle w:val="CommentText"/>
      </w:pPr>
      <w:r>
        <w:rPr>
          <w:rStyle w:val="CommentReference"/>
        </w:rPr>
        <w:annotationRef/>
      </w:r>
      <w:r>
        <w:t>The construction of this sentence is unclear to me as you are flipping perspective so fast- its reads like you are arguing against a point that you just barely developed in the previous sentence. I think this needs to be re-phrased or you need another sentence about HOIs as an artifact before you attack that idea. Its good to argue both sides of an issue in a paper like this, but you need to pace yourself or the readers will get whiplash and have a hard time following your thread.</w:t>
      </w:r>
    </w:p>
  </w:comment>
  <w:comment w:id="15" w:author="Nathan Kraft" w:date="2018-11-13T09:44:00Z" w:initials="NK">
    <w:p w14:paraId="457696B9" w14:textId="4CF09478" w:rsidR="008B3053" w:rsidRDefault="008B3053">
      <w:pPr>
        <w:pStyle w:val="CommentText"/>
      </w:pPr>
      <w:r>
        <w:rPr>
          <w:rStyle w:val="CommentReference"/>
        </w:rPr>
        <w:annotationRef/>
      </w:r>
      <w:r>
        <w:t xml:space="preserve">Do you need this idea? It complicates the reading of an already fast moving paragraph- suggest deleting or breaking this up as a separate idea/ sentence. </w:t>
      </w:r>
    </w:p>
  </w:comment>
  <w:comment w:id="16" w:author="Nathan Kraft" w:date="2018-11-13T09:45:00Z" w:initials="NK">
    <w:p w14:paraId="682751BC" w14:textId="77777777" w:rsidR="008B3053" w:rsidRDefault="008B3053">
      <w:pPr>
        <w:pStyle w:val="CommentText"/>
      </w:pPr>
      <w:r>
        <w:rPr>
          <w:rStyle w:val="CommentReference"/>
        </w:rPr>
        <w:annotationRef/>
      </w:r>
      <w:r>
        <w:t>You have a tendency to phrase needs around specific products rather than the knowledge that those products will produce- I think it is clearer and more compelling to argue for the need for knowledge rather than the exercise, of which there may be multiple ways to get to the same knowledge. Here I think we need an understanding of the mechanistic basis of HOIs, we don’t need an investigation other than as a means to the understanding. Does that make sense? Same idea as my edits to lines 63-65 above.</w:t>
      </w:r>
    </w:p>
    <w:p w14:paraId="4779E74D" w14:textId="77777777" w:rsidR="008B3053" w:rsidRDefault="008B3053">
      <w:pPr>
        <w:pStyle w:val="CommentText"/>
      </w:pPr>
    </w:p>
    <w:p w14:paraId="1140F16E" w14:textId="2697B463" w:rsidR="008B3053" w:rsidRDefault="008B3053">
      <w:pPr>
        <w:pStyle w:val="CommentText"/>
      </w:pPr>
      <w:r>
        <w:t xml:space="preserve">This is subtle stuff here, but I think it helps to sell the paper- even if reviewers do not agree with the means you have chosen here, it is likely that they will agree with the needs your articulate. Phrasing the intro around those needs helps to get more readers and reviewers on board even if they don’t like the means you choose to pursue those needs- it helps win over skeptical reviewers. </w:t>
      </w:r>
    </w:p>
  </w:comment>
  <w:comment w:id="17" w:author="Nathan Kraft" w:date="2018-11-13T09:51:00Z" w:initials="NK">
    <w:p w14:paraId="181222D1" w14:textId="77777777" w:rsidR="008B3053" w:rsidRDefault="008B3053" w:rsidP="00145620">
      <w:pPr>
        <w:pStyle w:val="CommentText"/>
      </w:pPr>
      <w:r>
        <w:rPr>
          <w:rStyle w:val="CommentReference"/>
        </w:rPr>
        <w:annotationRef/>
      </w:r>
      <w:r>
        <w:t xml:space="preserve">Start with a more general statement of the goals here, something like: </w:t>
      </w:r>
    </w:p>
    <w:p w14:paraId="2A0685E7" w14:textId="77777777" w:rsidR="008B3053" w:rsidRDefault="008B3053" w:rsidP="00145620">
      <w:pPr>
        <w:pStyle w:val="CommentText"/>
      </w:pPr>
    </w:p>
    <w:p w14:paraId="508DCE53" w14:textId="772D709A" w:rsidR="008B3053" w:rsidRDefault="008B3053" w:rsidP="00145620">
      <w:pPr>
        <w:pStyle w:val="CommentText"/>
      </w:pPr>
      <w:r>
        <w:t xml:space="preserve">“HOIs have the potential to profoundly alter our understanding of the structure of multi-species communities, however progress in this area is limited by inconsistent definitions, difficulties in detecting HOIs in empirical data, and a lack of understanding about the mechanisms that produce HOIs. To advance our understanding of HOIs, in this paper we first discuss issues in the definition of HOIs. To aid progress in this area, we propose a general definition of HOIs and then construct a simple, mechanistic resource competition model to illustrate the definition. We then use this model to simulate empirical data and explore the challenges in detecting HOIs from field data. Our simulations demonstrate that that HOIs may be common even in relatively simple cases of competition. Importantly,  (I like the rest of what you have from here).” </w:t>
      </w:r>
    </w:p>
  </w:comment>
  <w:comment w:id="19" w:author="Nathan Kraft" w:date="2018-11-13T09:58:00Z" w:initials="NK">
    <w:p w14:paraId="360B3466" w14:textId="022166FF" w:rsidR="008B3053" w:rsidRDefault="008B3053">
      <w:pPr>
        <w:pStyle w:val="CommentText"/>
      </w:pPr>
      <w:r>
        <w:rPr>
          <w:rStyle w:val="CommentReference"/>
        </w:rPr>
        <w:annotationRef/>
      </w:r>
      <w:r>
        <w:t xml:space="preserve">Eventually you’ll need to edit this to only have one set of parentheses here- likely in your citation manager. </w:t>
      </w:r>
    </w:p>
  </w:comment>
  <w:comment w:id="20" w:author="Nathan Kraft" w:date="2018-11-13T10:00:00Z" w:initials="NK">
    <w:p w14:paraId="498E4C96" w14:textId="6AF14990" w:rsidR="008B3053" w:rsidRDefault="008B3053">
      <w:pPr>
        <w:pStyle w:val="CommentText"/>
      </w:pPr>
      <w:r>
        <w:rPr>
          <w:rStyle w:val="CommentReference"/>
        </w:rPr>
        <w:annotationRef/>
      </w:r>
      <w:r>
        <w:t>rephrase</w:t>
      </w:r>
    </w:p>
  </w:comment>
  <w:comment w:id="21" w:author="Nathan Kraft" w:date="2018-11-13T10:00:00Z" w:initials="NK">
    <w:p w14:paraId="5D30ACFE" w14:textId="5A125709" w:rsidR="008B3053" w:rsidRDefault="008B3053">
      <w:pPr>
        <w:pStyle w:val="CommentText"/>
      </w:pPr>
      <w:r>
        <w:rPr>
          <w:rStyle w:val="CommentReference"/>
        </w:rPr>
        <w:annotationRef/>
      </w:r>
      <w:r>
        <w:t xml:space="preserve">This would be strengthened if you could rephrase without first person- using the first person is fine stylistically in ecology these days, but phrasing this in an impersonal way elevates the importance above our preferences, even just slightly, and I think its important to do this for central issues in a paper that are not just musings in the discussion section. Here I’d focus on something like “what are likely to be the most consequential implications of HOIs for community dynamics” or similar. </w:t>
      </w:r>
    </w:p>
  </w:comment>
  <w:comment w:id="22" w:author="Nathan Kraft" w:date="2018-11-13T10:03:00Z" w:initials="NK">
    <w:p w14:paraId="28DB18FF" w14:textId="2419458F" w:rsidR="008B3053" w:rsidRDefault="008B3053">
      <w:pPr>
        <w:pStyle w:val="CommentText"/>
      </w:pPr>
      <w:r>
        <w:rPr>
          <w:rStyle w:val="CommentReference"/>
        </w:rPr>
        <w:annotationRef/>
      </w:r>
      <w:r>
        <w:t>Too informal? “complex”? “obscure”?</w:t>
      </w:r>
    </w:p>
  </w:comment>
  <w:comment w:id="23" w:author="Nathan Kraft" w:date="2018-11-13T10:04:00Z" w:initials="NK">
    <w:p w14:paraId="1D456940" w14:textId="12F66B36" w:rsidR="008B3053" w:rsidRDefault="008B3053">
      <w:pPr>
        <w:pStyle w:val="CommentText"/>
      </w:pPr>
      <w:r>
        <w:rPr>
          <w:rStyle w:val="CommentReference"/>
        </w:rPr>
        <w:annotationRef/>
      </w:r>
      <w:r>
        <w:t>(()</w:t>
      </w:r>
    </w:p>
  </w:comment>
  <w:comment w:id="24" w:author="Nathan Kraft" w:date="2018-11-13T10:04:00Z" w:initials="NK">
    <w:p w14:paraId="0E48572B" w14:textId="617C83A9" w:rsidR="008B3053" w:rsidRDefault="008B3053">
      <w:pPr>
        <w:pStyle w:val="CommentText"/>
      </w:pPr>
      <w:r>
        <w:rPr>
          <w:rStyle w:val="CommentReference"/>
        </w:rPr>
        <w:annotationRef/>
      </w:r>
      <w:r>
        <w:t xml:space="preserve">Transition is not great- sentence reads as “here is another empirical example”- better to focus on the conceptual links from previous para to this one. </w:t>
      </w:r>
    </w:p>
  </w:comment>
  <w:comment w:id="25" w:author="Nathan Kraft" w:date="2018-11-13T10:05:00Z" w:initials="NK">
    <w:p w14:paraId="20A9216D" w14:textId="14294E84" w:rsidR="008B3053" w:rsidRDefault="008B3053">
      <w:pPr>
        <w:pStyle w:val="CommentText"/>
      </w:pPr>
      <w:r>
        <w:rPr>
          <w:rStyle w:val="CommentReference"/>
        </w:rPr>
        <w:annotationRef/>
      </w:r>
      <w:r>
        <w:t xml:space="preserve">This might need two simple sentences with a bit more explanation of the ‘ie’ part- not as clear here as you need it to be. </w:t>
      </w:r>
    </w:p>
  </w:comment>
  <w:comment w:id="26" w:author="Nathan Kraft" w:date="2018-11-13T10:06:00Z" w:initials="NK">
    <w:p w14:paraId="63080EE7" w14:textId="25AB6754" w:rsidR="008B3053" w:rsidRDefault="008B3053">
      <w:pPr>
        <w:pStyle w:val="CommentText"/>
      </w:pPr>
      <w:r>
        <w:rPr>
          <w:rStyle w:val="CommentReference"/>
        </w:rPr>
        <w:annotationRef/>
      </w:r>
      <w:r>
        <w:t xml:space="preserve">Better to refer specifically to the issues if you can- this construction relies on readers understanding the prior paras, which might be hard given the nature of the discussions here. </w:t>
      </w:r>
    </w:p>
  </w:comment>
  <w:comment w:id="27" w:author="Nathan Kraft" w:date="2018-11-13T10:07:00Z" w:initials="NK">
    <w:p w14:paraId="63C8503D" w14:textId="27DC4945" w:rsidR="008B3053" w:rsidRDefault="008B3053">
      <w:pPr>
        <w:pStyle w:val="CommentText"/>
      </w:pPr>
      <w:r>
        <w:rPr>
          <w:rStyle w:val="CommentReference"/>
        </w:rPr>
        <w:annotationRef/>
      </w:r>
      <w:r>
        <w:t>This needs to be written in a more linear fashion given how important it is to the understanding of the issues in the paper- fewer commas, don’t start a sentence with “Or”</w:t>
      </w:r>
    </w:p>
  </w:comment>
  <w:comment w:id="31" w:author="Andy Kleinhesselink" w:date="2018-10-03T11:58:00Z" w:initials="AK">
    <w:p w14:paraId="1BCC260D" w14:textId="77777777" w:rsidR="008B3053" w:rsidRDefault="008B3053">
      <w:pPr>
        <w:pStyle w:val="CommentText"/>
      </w:pPr>
      <w:r>
        <w:rPr>
          <w:rStyle w:val="CommentReference"/>
        </w:rPr>
        <w:annotationRef/>
      </w:r>
    </w:p>
    <w:p w14:paraId="65AB0722" w14:textId="2A26AA7A" w:rsidR="008B3053" w:rsidRDefault="008B3053" w:rsidP="00BC6731">
      <w:pPr>
        <w:pStyle w:val="CommentText"/>
        <w:ind w:firstLine="0"/>
      </w:pPr>
      <w:r>
        <w:t xml:space="preserve">Would “Mediterranean” be more general/appealing? </w:t>
      </w:r>
    </w:p>
  </w:comment>
  <w:comment w:id="32" w:author="Nathan Kraft" w:date="2018-11-13T10:08:00Z" w:initials="NK">
    <w:p w14:paraId="6CDA6580" w14:textId="3DDCE2DF" w:rsidR="008B3053" w:rsidRDefault="008B3053">
      <w:pPr>
        <w:pStyle w:val="CommentText"/>
      </w:pPr>
      <w:r>
        <w:rPr>
          <w:rStyle w:val="CommentReference"/>
        </w:rPr>
        <w:annotationRef/>
      </w:r>
      <w:r>
        <w:t>Yes- who cares about geopolitical units?</w:t>
      </w:r>
    </w:p>
  </w:comment>
  <w:comment w:id="36" w:author="Andy Kleinhesselink" w:date="2018-09-14T17:19:00Z" w:initials="AK">
    <w:p w14:paraId="32050376" w14:textId="73840525" w:rsidR="008B3053" w:rsidRDefault="008B3053">
      <w:pPr>
        <w:pStyle w:val="CommentText"/>
      </w:pPr>
      <w:r>
        <w:rPr>
          <w:rStyle w:val="CommentReference"/>
        </w:rPr>
        <w:annotationRef/>
      </w:r>
      <w:r>
        <w:t xml:space="preserve">The flipside to this point is that plant biomass also fluctuates greatly during the season.  It goes from seed to adult plant.  This means there is a lot of room for non-linearities to compound and cause non-additive effects (hand-wavy..).  In any case, I think perennial plant communities with a diversity of size classes all interacting at once would be less likely to show these kinds of dynamics. Another reason HOIs would be less common.  An exception might be successional communities. </w:t>
      </w:r>
    </w:p>
    <w:p w14:paraId="7617645E" w14:textId="77777777" w:rsidR="008B3053" w:rsidRDefault="008B3053">
      <w:pPr>
        <w:pStyle w:val="CommentText"/>
      </w:pPr>
    </w:p>
    <w:p w14:paraId="3CDE97FC" w14:textId="2A06354B" w:rsidR="008B3053" w:rsidRDefault="008B3053">
      <w:pPr>
        <w:pStyle w:val="CommentText"/>
      </w:pPr>
      <w:r>
        <w:t>JML- this is actually a nice point.  What you are saying is that a lot happens over the annual timescale for an annual plant, and not so much for a perennial plant.  I think this is good logic.  The extension would mean that we might expect more higher order interactions among perennials if we modeled on a 20 year time step.  Not only do I think this is worth adding, but I also think that this is the place to bring up the paragraph I suggest removing above, stating that one solution to HOIs is to change the time step of your analysis.</w:t>
      </w:r>
    </w:p>
  </w:comment>
  <w:comment w:id="37" w:author="Jonathan Levine" w:date="2018-11-05T15:33:00Z" w:initials="JML">
    <w:p w14:paraId="72E08449" w14:textId="77777777" w:rsidR="008B3053" w:rsidRDefault="008B3053" w:rsidP="00B507A2">
      <w:pPr>
        <w:pStyle w:val="CommentText"/>
      </w:pPr>
      <w:r>
        <w:rPr>
          <w:rStyle w:val="CommentReference"/>
        </w:rPr>
        <w:annotationRef/>
      </w:r>
      <w:r>
        <w:t>This is a very nice point that I am not sure what to do about.  One could argue that these are HOIs in the sense that each species has a different effect on the focal depending on whether the other species is there.  This between species HOI is different than nonlinear effects of C on per capita growth because the latter is within species effects.  So simple naming a functionally identical species something different turns what would be a nonlinear relationship between per capita growth and C, to a nonlinear relationship between C and N.  I think this is actually okay then!  But we need to talk.</w:t>
      </w:r>
    </w:p>
  </w:comment>
  <w:comment w:id="43" w:author="Andy Kleinhesselink" w:date="2018-09-14T17:25:00Z" w:initials="AK">
    <w:p w14:paraId="01570BBF" w14:textId="14B43EEC" w:rsidR="008B3053" w:rsidRDefault="008B3053">
      <w:pPr>
        <w:pStyle w:val="CommentText"/>
      </w:pPr>
      <w:r>
        <w:rPr>
          <w:rStyle w:val="CommentReference"/>
        </w:rPr>
        <w:annotationRef/>
      </w:r>
      <w:r>
        <w:t xml:space="preserve">I could add cute drawings of plants to this if you guys think that would improve the appeal. </w:t>
      </w:r>
    </w:p>
  </w:comment>
  <w:comment w:id="45" w:author="Nathan Kraft" w:date="2018-10-29T10:58:00Z" w:initials="NK">
    <w:p w14:paraId="6B31B705" w14:textId="4637C802" w:rsidR="008B3053" w:rsidRDefault="008B3053">
      <w:pPr>
        <w:pStyle w:val="CommentText"/>
      </w:pPr>
      <w:r>
        <w:rPr>
          <w:rStyle w:val="CommentReference"/>
        </w:rPr>
        <w:annotationRef/>
      </w:r>
      <w:r>
        <w:t xml:space="preserve">We can use Joann’s line drawings if it might help. </w:t>
      </w:r>
    </w:p>
  </w:comment>
  <w:comment w:id="46" w:author="Nathan Kraft" w:date="2018-11-13T10:11:00Z" w:initials="NK">
    <w:p w14:paraId="231ABC5D" w14:textId="6DA5CDF3" w:rsidR="008B3053" w:rsidRDefault="008B3053">
      <w:pPr>
        <w:pStyle w:val="CommentText"/>
      </w:pPr>
      <w:r>
        <w:rPr>
          <w:rStyle w:val="CommentReference"/>
        </w:rPr>
        <w:annotationRef/>
      </w:r>
      <w:r>
        <w:t xml:space="preserve">I don’t think you </w:t>
      </w:r>
      <w:r w:rsidRPr="005B1483">
        <w:rPr>
          <w:b/>
          <w:color w:val="C0504D" w:themeColor="accent2"/>
        </w:rPr>
        <w:t>need</w:t>
      </w:r>
      <w:r>
        <w:t xml:space="preserve"> line drawings but you are welcome to them if you want to jazz this up. I suggest using different lty’s for the lines so this will read in B&amp;W as well. </w:t>
      </w:r>
    </w:p>
  </w:comment>
  <w:comment w:id="48" w:author="Nathan Kraft" w:date="2018-11-13T10:12:00Z" w:initials="NK">
    <w:p w14:paraId="69DEB115" w14:textId="2A62810B" w:rsidR="008B3053" w:rsidRDefault="008B3053">
      <w:pPr>
        <w:pStyle w:val="CommentText"/>
      </w:pPr>
      <w:r>
        <w:rPr>
          <w:rStyle w:val="CommentReference"/>
        </w:rPr>
        <w:annotationRef/>
      </w:r>
      <w:r>
        <w:t>Much better, but I think you can still up the cex for the axis labels and tick labels, as well as the size of the plot points. Also- I suggest using diffent pch’s (circles, triangles, squares, etc) for the different species so this will read in B&amp;W</w:t>
      </w:r>
    </w:p>
  </w:comment>
  <w:comment w:id="49" w:author="Andy Kleinhesselink" w:date="2018-11-23T11:17:00Z" w:initials="AK">
    <w:p w14:paraId="7AE0762F" w14:textId="4FCCB0EC" w:rsidR="008B3053" w:rsidRDefault="008B3053">
      <w:pPr>
        <w:pStyle w:val="CommentText"/>
      </w:pPr>
      <w:r>
        <w:rPr>
          <w:rStyle w:val="CommentReference"/>
        </w:rPr>
        <w:annotationRef/>
      </w:r>
      <w:r>
        <w:t xml:space="preserve">This is probably a difficult figure for the reader to understand quickly.  Each panel is a little different and the lines and symbols don’t mean quite the same thing they do in the previous figure.  However this is the most direct way to show the predicted and observed data and compare the predictions to the observed points.  Note sure how to improve it. </w:t>
      </w:r>
    </w:p>
  </w:comment>
  <w:comment w:id="51" w:author="Nathan Kraft" w:date="2018-11-13T10:14:00Z" w:initials="NK">
    <w:p w14:paraId="5E2F741C" w14:textId="6C8E3D44" w:rsidR="008B3053" w:rsidRDefault="008B3053">
      <w:pPr>
        <w:pStyle w:val="CommentText"/>
      </w:pPr>
      <w:r>
        <w:rPr>
          <w:rStyle w:val="CommentReference"/>
        </w:rPr>
        <w:annotationRef/>
      </w:r>
      <w:r>
        <w:t>Same comments about readability as above in fig 3</w:t>
      </w:r>
    </w:p>
  </w:comment>
  <w:comment w:id="53" w:author="Nathan Kraft" w:date="2018-11-13T10:15:00Z" w:initials="NK">
    <w:p w14:paraId="372AC72B" w14:textId="42BC5A3B" w:rsidR="008B3053" w:rsidRDefault="008B3053">
      <w:pPr>
        <w:pStyle w:val="CommentText"/>
      </w:pPr>
      <w:r>
        <w:rPr>
          <w:rStyle w:val="CommentReference"/>
        </w:rPr>
        <w:annotationRef/>
      </w:r>
      <w:r>
        <w:t>Increase tick label sizes, add an abline at h=0 to make directionality clearer- especially in panel b?</w:t>
      </w:r>
    </w:p>
  </w:comment>
  <w:comment w:id="56" w:author="Nathan Kraft" w:date="2018-11-13T10:18:00Z" w:initials="NK">
    <w:p w14:paraId="1C67A041" w14:textId="45B95A31" w:rsidR="008B3053" w:rsidRDefault="008B3053">
      <w:pPr>
        <w:pStyle w:val="CommentText"/>
      </w:pPr>
      <w:r>
        <w:rPr>
          <w:rStyle w:val="CommentReference"/>
        </w:rPr>
        <w:annotationRef/>
      </w:r>
      <w:r>
        <w:t>Same comments as fig. 3 RE readability</w:t>
      </w:r>
    </w:p>
  </w:comment>
  <w:comment w:id="58" w:author="Nathan Kraft" w:date="2018-11-13T10:18:00Z" w:initials="NK">
    <w:p w14:paraId="066B472F" w14:textId="4AFC4923" w:rsidR="008B3053" w:rsidRDefault="008B3053">
      <w:pPr>
        <w:pStyle w:val="CommentText"/>
      </w:pPr>
      <w:r>
        <w:rPr>
          <w:rStyle w:val="CommentReference"/>
        </w:rPr>
        <w:annotationRef/>
      </w:r>
      <w:r>
        <w:t xml:space="preserve">Add a horizontal line at 0.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C8F83C" w15:done="0"/>
  <w15:commentEx w15:paraId="7E0D953B" w15:done="0"/>
  <w15:commentEx w15:paraId="5F4D5E9D" w15:done="0"/>
  <w15:commentEx w15:paraId="3E0B25A6" w15:done="0"/>
  <w15:commentEx w15:paraId="585C0C5A" w15:done="0"/>
  <w15:commentEx w15:paraId="4C56D619" w15:done="0"/>
  <w15:commentEx w15:paraId="2029381B" w15:done="0"/>
  <w15:commentEx w15:paraId="40561989" w15:done="0"/>
  <w15:commentEx w15:paraId="457696B9" w15:done="0"/>
  <w15:commentEx w15:paraId="1140F16E" w15:done="0"/>
  <w15:commentEx w15:paraId="508DCE53" w15:done="0"/>
  <w15:commentEx w15:paraId="360B3466" w15:done="0"/>
  <w15:commentEx w15:paraId="498E4C96" w15:done="0"/>
  <w15:commentEx w15:paraId="5D30ACFE" w15:done="0"/>
  <w15:commentEx w15:paraId="28DB18FF" w15:done="0"/>
  <w15:commentEx w15:paraId="1D456940" w15:done="0"/>
  <w15:commentEx w15:paraId="0E48572B" w15:done="0"/>
  <w15:commentEx w15:paraId="20A9216D" w15:done="0"/>
  <w15:commentEx w15:paraId="63080EE7" w15:done="0"/>
  <w15:commentEx w15:paraId="63C8503D" w15:done="0"/>
  <w15:commentEx w15:paraId="65AB0722" w15:done="0"/>
  <w15:commentEx w15:paraId="6CDA6580" w15:done="0"/>
  <w15:commentEx w15:paraId="3CDE97FC" w15:done="0"/>
  <w15:commentEx w15:paraId="72E08449" w15:done="0"/>
  <w15:commentEx w15:paraId="01570BBF" w15:done="0"/>
  <w15:commentEx w15:paraId="6B31B705" w15:done="0"/>
  <w15:commentEx w15:paraId="231ABC5D" w15:done="0"/>
  <w15:commentEx w15:paraId="69DEB115" w15:done="0"/>
  <w15:commentEx w15:paraId="7AE0762F" w15:done="0"/>
  <w15:commentEx w15:paraId="5E2F741C" w15:done="0"/>
  <w15:commentEx w15:paraId="372AC72B" w15:done="0"/>
  <w15:commentEx w15:paraId="1C67A041" w15:done="0"/>
  <w15:commentEx w15:paraId="066B47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C8F83C" w16cid:durableId="1F8DBB30"/>
  <w16cid:commentId w16cid:paraId="7E0D953B" w16cid:durableId="1F951173"/>
  <w16cid:commentId w16cid:paraId="5F4D5E9D" w16cid:durableId="1F9531F3"/>
  <w16cid:commentId w16cid:paraId="3E0B25A6" w16cid:durableId="1F9512B8"/>
  <w16cid:commentId w16cid:paraId="585C0C5A" w16cid:durableId="1F951321"/>
  <w16cid:commentId w16cid:paraId="4C56D619" w16cid:durableId="1F951386"/>
  <w16cid:commentId w16cid:paraId="2029381B" w16cid:durableId="1F9516D2"/>
  <w16cid:commentId w16cid:paraId="40561989" w16cid:durableId="1F951AD9"/>
  <w16cid:commentId w16cid:paraId="457696B9" w16cid:durableId="1F951B81"/>
  <w16cid:commentId w16cid:paraId="1140F16E" w16cid:durableId="1F951BB6"/>
  <w16cid:commentId w16cid:paraId="508DCE53" w16cid:durableId="1F951D36"/>
  <w16cid:commentId w16cid:paraId="360B3466" w16cid:durableId="1F951ECE"/>
  <w16cid:commentId w16cid:paraId="498E4C96" w16cid:durableId="1F951F24"/>
  <w16cid:commentId w16cid:paraId="5D30ACFE" w16cid:durableId="1F951F43"/>
  <w16cid:commentId w16cid:paraId="28DB18FF" w16cid:durableId="1F951FE4"/>
  <w16cid:commentId w16cid:paraId="1D456940" w16cid:durableId="1F95201F"/>
  <w16cid:commentId w16cid:paraId="0E48572B" w16cid:durableId="1F952045"/>
  <w16cid:commentId w16cid:paraId="20A9216D" w16cid:durableId="1F95207D"/>
  <w16cid:commentId w16cid:paraId="63080EE7" w16cid:durableId="1F9520B5"/>
  <w16cid:commentId w16cid:paraId="63C8503D" w16cid:durableId="1F9520F6"/>
  <w16cid:commentId w16cid:paraId="65AB0722" w16cid:durableId="1F955A1B"/>
  <w16cid:commentId w16cid:paraId="6CDA6580" w16cid:durableId="1F952139"/>
  <w16cid:commentId w16cid:paraId="3CDE97FC" w16cid:durableId="1F5F257E"/>
  <w16cid:commentId w16cid:paraId="72E08449" w16cid:durableId="1F8AA34C"/>
  <w16cid:commentId w16cid:paraId="01570BBF" w16cid:durableId="1F466D7E"/>
  <w16cid:commentId w16cid:paraId="6B31B705" w16cid:durableId="1F816647"/>
  <w16cid:commentId w16cid:paraId="231ABC5D" w16cid:durableId="1F9521D6"/>
  <w16cid:commentId w16cid:paraId="69DEB115" w16cid:durableId="1F952203"/>
  <w16cid:commentId w16cid:paraId="7AE0762F" w16cid:durableId="1FA2603A"/>
  <w16cid:commentId w16cid:paraId="5E2F741C" w16cid:durableId="1F95228D"/>
  <w16cid:commentId w16cid:paraId="372AC72B" w16cid:durableId="1F9522B5"/>
  <w16cid:commentId w16cid:paraId="1C67A041" w16cid:durableId="1F95236E"/>
  <w16cid:commentId w16cid:paraId="066B472F" w16cid:durableId="1F9523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DF0D51" w14:textId="77777777" w:rsidR="00F742B8" w:rsidRDefault="00F742B8">
      <w:pPr>
        <w:spacing w:after="0"/>
      </w:pPr>
      <w:r>
        <w:separator/>
      </w:r>
    </w:p>
  </w:endnote>
  <w:endnote w:type="continuationSeparator" w:id="0">
    <w:p w14:paraId="3B502AF0" w14:textId="77777777" w:rsidR="00F742B8" w:rsidRDefault="00F742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Times New Roman"/>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8B3053" w:rsidRDefault="008B3053">
    <w:pPr>
      <w:pStyle w:val="Footer"/>
      <w:jc w:val="right"/>
    </w:pPr>
    <w:r>
      <w:fldChar w:fldCharType="begin"/>
    </w:r>
    <w:r>
      <w:instrText>PAGE</w:instrText>
    </w:r>
    <w:r>
      <w:fldChar w:fldCharType="separate"/>
    </w:r>
    <w:r>
      <w:rPr>
        <w:noProof/>
      </w:rPr>
      <w:t>1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975403" w14:textId="77777777" w:rsidR="00F742B8" w:rsidRDefault="00F742B8">
      <w:pPr>
        <w:spacing w:after="0"/>
      </w:pPr>
      <w:r>
        <w:separator/>
      </w:r>
    </w:p>
  </w:footnote>
  <w:footnote w:type="continuationSeparator" w:id="0">
    <w:p w14:paraId="294970C6" w14:textId="77777777" w:rsidR="00F742B8" w:rsidRDefault="00F742B8">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than Kraft">
    <w15:presenceInfo w15:providerId="Windows Live" w15:userId="b40faae2b5a01a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34F1"/>
    <w:rsid w:val="00003A19"/>
    <w:rsid w:val="00004AFB"/>
    <w:rsid w:val="00006510"/>
    <w:rsid w:val="00007A0F"/>
    <w:rsid w:val="00014913"/>
    <w:rsid w:val="00017E5B"/>
    <w:rsid w:val="00020DDC"/>
    <w:rsid w:val="00021DB6"/>
    <w:rsid w:val="00022209"/>
    <w:rsid w:val="00024622"/>
    <w:rsid w:val="00025789"/>
    <w:rsid w:val="00030770"/>
    <w:rsid w:val="00031CB7"/>
    <w:rsid w:val="000324B7"/>
    <w:rsid w:val="0003256E"/>
    <w:rsid w:val="00033A04"/>
    <w:rsid w:val="00036F83"/>
    <w:rsid w:val="000407E9"/>
    <w:rsid w:val="000412FB"/>
    <w:rsid w:val="000423C1"/>
    <w:rsid w:val="00044E45"/>
    <w:rsid w:val="00054720"/>
    <w:rsid w:val="00057742"/>
    <w:rsid w:val="00057A7A"/>
    <w:rsid w:val="000612C8"/>
    <w:rsid w:val="000633BD"/>
    <w:rsid w:val="000635CF"/>
    <w:rsid w:val="0007109F"/>
    <w:rsid w:val="000725F8"/>
    <w:rsid w:val="00074156"/>
    <w:rsid w:val="00074C1D"/>
    <w:rsid w:val="000802AC"/>
    <w:rsid w:val="00080744"/>
    <w:rsid w:val="00092171"/>
    <w:rsid w:val="00094883"/>
    <w:rsid w:val="00097935"/>
    <w:rsid w:val="000A00C8"/>
    <w:rsid w:val="000A0B3E"/>
    <w:rsid w:val="000A409C"/>
    <w:rsid w:val="000A46AB"/>
    <w:rsid w:val="000A621F"/>
    <w:rsid w:val="000A6BBF"/>
    <w:rsid w:val="000B2C35"/>
    <w:rsid w:val="000B358F"/>
    <w:rsid w:val="000B35DE"/>
    <w:rsid w:val="000B3C97"/>
    <w:rsid w:val="000B6CF7"/>
    <w:rsid w:val="000B74AE"/>
    <w:rsid w:val="000C13DF"/>
    <w:rsid w:val="000C6C09"/>
    <w:rsid w:val="000D1683"/>
    <w:rsid w:val="000D418D"/>
    <w:rsid w:val="000E2D60"/>
    <w:rsid w:val="000E4052"/>
    <w:rsid w:val="000E7EAC"/>
    <w:rsid w:val="000F09D9"/>
    <w:rsid w:val="000F73D1"/>
    <w:rsid w:val="00101A73"/>
    <w:rsid w:val="00104C42"/>
    <w:rsid w:val="00107C6B"/>
    <w:rsid w:val="00115C56"/>
    <w:rsid w:val="0012549B"/>
    <w:rsid w:val="00125A2C"/>
    <w:rsid w:val="001277DE"/>
    <w:rsid w:val="0012796D"/>
    <w:rsid w:val="00132B92"/>
    <w:rsid w:val="001346A4"/>
    <w:rsid w:val="0013521D"/>
    <w:rsid w:val="001356B1"/>
    <w:rsid w:val="00136E54"/>
    <w:rsid w:val="00140180"/>
    <w:rsid w:val="00141AE0"/>
    <w:rsid w:val="00142FC0"/>
    <w:rsid w:val="00145620"/>
    <w:rsid w:val="001461C8"/>
    <w:rsid w:val="00147BF8"/>
    <w:rsid w:val="00150BAB"/>
    <w:rsid w:val="001525D6"/>
    <w:rsid w:val="00154223"/>
    <w:rsid w:val="00154BF0"/>
    <w:rsid w:val="00155BFB"/>
    <w:rsid w:val="001572D7"/>
    <w:rsid w:val="00162291"/>
    <w:rsid w:val="00163557"/>
    <w:rsid w:val="001643DC"/>
    <w:rsid w:val="00165B91"/>
    <w:rsid w:val="00165CD7"/>
    <w:rsid w:val="00167504"/>
    <w:rsid w:val="00171A6B"/>
    <w:rsid w:val="00171AAC"/>
    <w:rsid w:val="00171E83"/>
    <w:rsid w:val="001724B0"/>
    <w:rsid w:val="00172674"/>
    <w:rsid w:val="00175B82"/>
    <w:rsid w:val="00181318"/>
    <w:rsid w:val="001813E9"/>
    <w:rsid w:val="00183126"/>
    <w:rsid w:val="00185210"/>
    <w:rsid w:val="001858A4"/>
    <w:rsid w:val="00186428"/>
    <w:rsid w:val="00192A3D"/>
    <w:rsid w:val="00193660"/>
    <w:rsid w:val="00195151"/>
    <w:rsid w:val="001A3B2C"/>
    <w:rsid w:val="001A68E9"/>
    <w:rsid w:val="001A6A75"/>
    <w:rsid w:val="001A7FAE"/>
    <w:rsid w:val="001B24A7"/>
    <w:rsid w:val="001B5599"/>
    <w:rsid w:val="001B5C21"/>
    <w:rsid w:val="001C1125"/>
    <w:rsid w:val="001C4C8E"/>
    <w:rsid w:val="001C63EF"/>
    <w:rsid w:val="001C76DC"/>
    <w:rsid w:val="001D0EAD"/>
    <w:rsid w:val="001D181A"/>
    <w:rsid w:val="001D29E2"/>
    <w:rsid w:val="001D2AEA"/>
    <w:rsid w:val="001D377E"/>
    <w:rsid w:val="001E1A88"/>
    <w:rsid w:val="001E5AC6"/>
    <w:rsid w:val="001E65C5"/>
    <w:rsid w:val="001E683B"/>
    <w:rsid w:val="001E7750"/>
    <w:rsid w:val="001E7CE9"/>
    <w:rsid w:val="001E7E3D"/>
    <w:rsid w:val="001F342D"/>
    <w:rsid w:val="001F3D0E"/>
    <w:rsid w:val="001F66FC"/>
    <w:rsid w:val="002008BF"/>
    <w:rsid w:val="00201805"/>
    <w:rsid w:val="002068F8"/>
    <w:rsid w:val="00206EC9"/>
    <w:rsid w:val="002070A9"/>
    <w:rsid w:val="00222153"/>
    <w:rsid w:val="0022450C"/>
    <w:rsid w:val="00225047"/>
    <w:rsid w:val="0023375E"/>
    <w:rsid w:val="00235288"/>
    <w:rsid w:val="00235A1D"/>
    <w:rsid w:val="00236F8E"/>
    <w:rsid w:val="00237247"/>
    <w:rsid w:val="00242093"/>
    <w:rsid w:val="002422AD"/>
    <w:rsid w:val="0024253F"/>
    <w:rsid w:val="00250DE2"/>
    <w:rsid w:val="0025446F"/>
    <w:rsid w:val="00255991"/>
    <w:rsid w:val="00256167"/>
    <w:rsid w:val="0026092E"/>
    <w:rsid w:val="00264E89"/>
    <w:rsid w:val="00282E26"/>
    <w:rsid w:val="00283064"/>
    <w:rsid w:val="00283422"/>
    <w:rsid w:val="002865CB"/>
    <w:rsid w:val="00286FFE"/>
    <w:rsid w:val="002916DB"/>
    <w:rsid w:val="00291AB6"/>
    <w:rsid w:val="002931CC"/>
    <w:rsid w:val="0029570D"/>
    <w:rsid w:val="002961A2"/>
    <w:rsid w:val="002A1B58"/>
    <w:rsid w:val="002A32D2"/>
    <w:rsid w:val="002A42D8"/>
    <w:rsid w:val="002A58BE"/>
    <w:rsid w:val="002A7ABC"/>
    <w:rsid w:val="002B0D88"/>
    <w:rsid w:val="002B1DE1"/>
    <w:rsid w:val="002B6912"/>
    <w:rsid w:val="002C11CA"/>
    <w:rsid w:val="002C1318"/>
    <w:rsid w:val="002C1DF5"/>
    <w:rsid w:val="002C2C9C"/>
    <w:rsid w:val="002C5F28"/>
    <w:rsid w:val="002C7770"/>
    <w:rsid w:val="002D1422"/>
    <w:rsid w:val="002D29FF"/>
    <w:rsid w:val="002D52ED"/>
    <w:rsid w:val="002D7549"/>
    <w:rsid w:val="002E165A"/>
    <w:rsid w:val="002E1A3F"/>
    <w:rsid w:val="002E2E0F"/>
    <w:rsid w:val="002E3A23"/>
    <w:rsid w:val="002E55C4"/>
    <w:rsid w:val="002E79D2"/>
    <w:rsid w:val="002F0710"/>
    <w:rsid w:val="002F1415"/>
    <w:rsid w:val="002F170D"/>
    <w:rsid w:val="002F1C5D"/>
    <w:rsid w:val="002F3CD7"/>
    <w:rsid w:val="002F4D0E"/>
    <w:rsid w:val="002F648D"/>
    <w:rsid w:val="002F6B01"/>
    <w:rsid w:val="002F762A"/>
    <w:rsid w:val="0030095D"/>
    <w:rsid w:val="003017BD"/>
    <w:rsid w:val="0030478D"/>
    <w:rsid w:val="003061EC"/>
    <w:rsid w:val="00311108"/>
    <w:rsid w:val="003114BE"/>
    <w:rsid w:val="00317989"/>
    <w:rsid w:val="00320803"/>
    <w:rsid w:val="0032457D"/>
    <w:rsid w:val="0032539D"/>
    <w:rsid w:val="00327309"/>
    <w:rsid w:val="0032749A"/>
    <w:rsid w:val="00335CBC"/>
    <w:rsid w:val="003431F6"/>
    <w:rsid w:val="00345F27"/>
    <w:rsid w:val="00350B62"/>
    <w:rsid w:val="00352A94"/>
    <w:rsid w:val="0035430F"/>
    <w:rsid w:val="00356459"/>
    <w:rsid w:val="003566DC"/>
    <w:rsid w:val="00356FAF"/>
    <w:rsid w:val="003576FC"/>
    <w:rsid w:val="00357DD5"/>
    <w:rsid w:val="00362941"/>
    <w:rsid w:val="003666F9"/>
    <w:rsid w:val="00366918"/>
    <w:rsid w:val="00366E5F"/>
    <w:rsid w:val="00373175"/>
    <w:rsid w:val="00373187"/>
    <w:rsid w:val="003768E1"/>
    <w:rsid w:val="00377F99"/>
    <w:rsid w:val="0038260F"/>
    <w:rsid w:val="003840B0"/>
    <w:rsid w:val="00386CB5"/>
    <w:rsid w:val="00386DC9"/>
    <w:rsid w:val="00390672"/>
    <w:rsid w:val="003913E9"/>
    <w:rsid w:val="00392607"/>
    <w:rsid w:val="00392BBB"/>
    <w:rsid w:val="0039344F"/>
    <w:rsid w:val="00396562"/>
    <w:rsid w:val="0039661F"/>
    <w:rsid w:val="003A222A"/>
    <w:rsid w:val="003A3A29"/>
    <w:rsid w:val="003A78DE"/>
    <w:rsid w:val="003A7C5E"/>
    <w:rsid w:val="003B0303"/>
    <w:rsid w:val="003B126A"/>
    <w:rsid w:val="003B1848"/>
    <w:rsid w:val="003B229D"/>
    <w:rsid w:val="003B23BC"/>
    <w:rsid w:val="003B27CA"/>
    <w:rsid w:val="003C16DF"/>
    <w:rsid w:val="003C1A0B"/>
    <w:rsid w:val="003C223F"/>
    <w:rsid w:val="003C2F6C"/>
    <w:rsid w:val="003C4452"/>
    <w:rsid w:val="003C462E"/>
    <w:rsid w:val="003C4E20"/>
    <w:rsid w:val="003D12E0"/>
    <w:rsid w:val="003D1B36"/>
    <w:rsid w:val="003D6101"/>
    <w:rsid w:val="003D6332"/>
    <w:rsid w:val="003E382F"/>
    <w:rsid w:val="003E6BC1"/>
    <w:rsid w:val="003E6E06"/>
    <w:rsid w:val="003F035E"/>
    <w:rsid w:val="003F17F3"/>
    <w:rsid w:val="003F3423"/>
    <w:rsid w:val="003F3B8C"/>
    <w:rsid w:val="003F3BC4"/>
    <w:rsid w:val="003F4CA5"/>
    <w:rsid w:val="003F7251"/>
    <w:rsid w:val="003F7DD7"/>
    <w:rsid w:val="00400658"/>
    <w:rsid w:val="004007F8"/>
    <w:rsid w:val="0040751C"/>
    <w:rsid w:val="00416AA2"/>
    <w:rsid w:val="00416AC9"/>
    <w:rsid w:val="004223F2"/>
    <w:rsid w:val="0043064D"/>
    <w:rsid w:val="00432C3E"/>
    <w:rsid w:val="004335CB"/>
    <w:rsid w:val="004346A6"/>
    <w:rsid w:val="00434E85"/>
    <w:rsid w:val="0044174E"/>
    <w:rsid w:val="004420AA"/>
    <w:rsid w:val="00443153"/>
    <w:rsid w:val="0044559B"/>
    <w:rsid w:val="00451F78"/>
    <w:rsid w:val="0045307B"/>
    <w:rsid w:val="004558C1"/>
    <w:rsid w:val="00455957"/>
    <w:rsid w:val="004623F9"/>
    <w:rsid w:val="004643A4"/>
    <w:rsid w:val="00467660"/>
    <w:rsid w:val="00472E69"/>
    <w:rsid w:val="004753D0"/>
    <w:rsid w:val="00480AFB"/>
    <w:rsid w:val="00482F75"/>
    <w:rsid w:val="00482FE2"/>
    <w:rsid w:val="004872F2"/>
    <w:rsid w:val="00491490"/>
    <w:rsid w:val="004A7CD3"/>
    <w:rsid w:val="004B030A"/>
    <w:rsid w:val="004B2868"/>
    <w:rsid w:val="004B29D8"/>
    <w:rsid w:val="004B2F46"/>
    <w:rsid w:val="004B70FE"/>
    <w:rsid w:val="004B7D03"/>
    <w:rsid w:val="004B7E48"/>
    <w:rsid w:val="004C44FD"/>
    <w:rsid w:val="004C4E00"/>
    <w:rsid w:val="004C6A66"/>
    <w:rsid w:val="004C7A45"/>
    <w:rsid w:val="004D0A07"/>
    <w:rsid w:val="004D2A59"/>
    <w:rsid w:val="004D74CD"/>
    <w:rsid w:val="004D7E34"/>
    <w:rsid w:val="004E3A4F"/>
    <w:rsid w:val="004E3F0A"/>
    <w:rsid w:val="004F1562"/>
    <w:rsid w:val="004F3621"/>
    <w:rsid w:val="004F3815"/>
    <w:rsid w:val="004F6781"/>
    <w:rsid w:val="004F70C6"/>
    <w:rsid w:val="00500E60"/>
    <w:rsid w:val="0050150B"/>
    <w:rsid w:val="00502128"/>
    <w:rsid w:val="005052D7"/>
    <w:rsid w:val="00506580"/>
    <w:rsid w:val="0051421D"/>
    <w:rsid w:val="005142CC"/>
    <w:rsid w:val="00514E6E"/>
    <w:rsid w:val="00515D8D"/>
    <w:rsid w:val="00516EBB"/>
    <w:rsid w:val="005209EA"/>
    <w:rsid w:val="0052115B"/>
    <w:rsid w:val="005222BA"/>
    <w:rsid w:val="0052449B"/>
    <w:rsid w:val="00524B65"/>
    <w:rsid w:val="00525B6E"/>
    <w:rsid w:val="00525C05"/>
    <w:rsid w:val="00527F85"/>
    <w:rsid w:val="005304A0"/>
    <w:rsid w:val="005305EF"/>
    <w:rsid w:val="005329FC"/>
    <w:rsid w:val="00534E1B"/>
    <w:rsid w:val="005372DC"/>
    <w:rsid w:val="00540098"/>
    <w:rsid w:val="0054039D"/>
    <w:rsid w:val="00540AF2"/>
    <w:rsid w:val="00540DA5"/>
    <w:rsid w:val="00541FCE"/>
    <w:rsid w:val="00542765"/>
    <w:rsid w:val="00550352"/>
    <w:rsid w:val="005505BB"/>
    <w:rsid w:val="00550788"/>
    <w:rsid w:val="00553202"/>
    <w:rsid w:val="0055416F"/>
    <w:rsid w:val="0055486E"/>
    <w:rsid w:val="00555918"/>
    <w:rsid w:val="005561EF"/>
    <w:rsid w:val="005566C0"/>
    <w:rsid w:val="00563CD4"/>
    <w:rsid w:val="00563FF5"/>
    <w:rsid w:val="0056606B"/>
    <w:rsid w:val="00571A8C"/>
    <w:rsid w:val="00582F89"/>
    <w:rsid w:val="00583522"/>
    <w:rsid w:val="00586936"/>
    <w:rsid w:val="005871E0"/>
    <w:rsid w:val="00587DB2"/>
    <w:rsid w:val="00593B78"/>
    <w:rsid w:val="00595679"/>
    <w:rsid w:val="00595B06"/>
    <w:rsid w:val="00595CA6"/>
    <w:rsid w:val="005967FA"/>
    <w:rsid w:val="00596808"/>
    <w:rsid w:val="005A2951"/>
    <w:rsid w:val="005A3275"/>
    <w:rsid w:val="005A5626"/>
    <w:rsid w:val="005B1483"/>
    <w:rsid w:val="005B1E48"/>
    <w:rsid w:val="005B5848"/>
    <w:rsid w:val="005B77EB"/>
    <w:rsid w:val="005C105D"/>
    <w:rsid w:val="005C217E"/>
    <w:rsid w:val="005C60B9"/>
    <w:rsid w:val="005C7DF9"/>
    <w:rsid w:val="005D1919"/>
    <w:rsid w:val="005D4B8B"/>
    <w:rsid w:val="005D6D8C"/>
    <w:rsid w:val="005E21C2"/>
    <w:rsid w:val="005E254B"/>
    <w:rsid w:val="005E2A79"/>
    <w:rsid w:val="005E388B"/>
    <w:rsid w:val="005E7D95"/>
    <w:rsid w:val="005F2560"/>
    <w:rsid w:val="005F5537"/>
    <w:rsid w:val="005F57F2"/>
    <w:rsid w:val="00600A7D"/>
    <w:rsid w:val="00604E05"/>
    <w:rsid w:val="00605492"/>
    <w:rsid w:val="0061034E"/>
    <w:rsid w:val="006103C8"/>
    <w:rsid w:val="006108D0"/>
    <w:rsid w:val="006131C7"/>
    <w:rsid w:val="006133AE"/>
    <w:rsid w:val="00613786"/>
    <w:rsid w:val="00613E37"/>
    <w:rsid w:val="006142EE"/>
    <w:rsid w:val="00616BAF"/>
    <w:rsid w:val="00617141"/>
    <w:rsid w:val="00620A7E"/>
    <w:rsid w:val="00620DAA"/>
    <w:rsid w:val="0062107B"/>
    <w:rsid w:val="006245D6"/>
    <w:rsid w:val="006249DF"/>
    <w:rsid w:val="006325D5"/>
    <w:rsid w:val="00632DC9"/>
    <w:rsid w:val="00633D92"/>
    <w:rsid w:val="00635361"/>
    <w:rsid w:val="0063756B"/>
    <w:rsid w:val="0063785D"/>
    <w:rsid w:val="00641C2F"/>
    <w:rsid w:val="00642B7F"/>
    <w:rsid w:val="00642C85"/>
    <w:rsid w:val="00643FA1"/>
    <w:rsid w:val="00645793"/>
    <w:rsid w:val="006515F9"/>
    <w:rsid w:val="006564A4"/>
    <w:rsid w:val="00661CB0"/>
    <w:rsid w:val="00661E05"/>
    <w:rsid w:val="00674D02"/>
    <w:rsid w:val="006776FA"/>
    <w:rsid w:val="00680407"/>
    <w:rsid w:val="006814C9"/>
    <w:rsid w:val="006827ED"/>
    <w:rsid w:val="006852EC"/>
    <w:rsid w:val="00694199"/>
    <w:rsid w:val="0069477D"/>
    <w:rsid w:val="00696E1C"/>
    <w:rsid w:val="006A001D"/>
    <w:rsid w:val="006A0465"/>
    <w:rsid w:val="006A0FD1"/>
    <w:rsid w:val="006A1A7F"/>
    <w:rsid w:val="006A1B59"/>
    <w:rsid w:val="006A2EBB"/>
    <w:rsid w:val="006B1AE6"/>
    <w:rsid w:val="006B266A"/>
    <w:rsid w:val="006B2FC8"/>
    <w:rsid w:val="006B4336"/>
    <w:rsid w:val="006B7C91"/>
    <w:rsid w:val="006C3333"/>
    <w:rsid w:val="006C7243"/>
    <w:rsid w:val="006D02EA"/>
    <w:rsid w:val="006D49B9"/>
    <w:rsid w:val="006D5FDA"/>
    <w:rsid w:val="006D7279"/>
    <w:rsid w:val="006E0AFD"/>
    <w:rsid w:val="006E2F3C"/>
    <w:rsid w:val="006E30B0"/>
    <w:rsid w:val="006E36D5"/>
    <w:rsid w:val="006E3B83"/>
    <w:rsid w:val="006E4237"/>
    <w:rsid w:val="006E4B1F"/>
    <w:rsid w:val="006E7A89"/>
    <w:rsid w:val="006F04A5"/>
    <w:rsid w:val="006F5B8B"/>
    <w:rsid w:val="006F61D0"/>
    <w:rsid w:val="006F7BC5"/>
    <w:rsid w:val="007011F1"/>
    <w:rsid w:val="0070122A"/>
    <w:rsid w:val="007039BD"/>
    <w:rsid w:val="00707A12"/>
    <w:rsid w:val="00710116"/>
    <w:rsid w:val="00713FA4"/>
    <w:rsid w:val="00723001"/>
    <w:rsid w:val="007254DA"/>
    <w:rsid w:val="00725DFA"/>
    <w:rsid w:val="00731158"/>
    <w:rsid w:val="007342AB"/>
    <w:rsid w:val="00734B7F"/>
    <w:rsid w:val="00735A48"/>
    <w:rsid w:val="00735D12"/>
    <w:rsid w:val="0073612C"/>
    <w:rsid w:val="007366E5"/>
    <w:rsid w:val="00737633"/>
    <w:rsid w:val="00737CDF"/>
    <w:rsid w:val="007427A4"/>
    <w:rsid w:val="00745446"/>
    <w:rsid w:val="00746378"/>
    <w:rsid w:val="007529E8"/>
    <w:rsid w:val="007543E5"/>
    <w:rsid w:val="007557F2"/>
    <w:rsid w:val="0075755E"/>
    <w:rsid w:val="0076057D"/>
    <w:rsid w:val="007613CD"/>
    <w:rsid w:val="00762A08"/>
    <w:rsid w:val="00762A58"/>
    <w:rsid w:val="00762F8F"/>
    <w:rsid w:val="007651E8"/>
    <w:rsid w:val="007670DB"/>
    <w:rsid w:val="007722B8"/>
    <w:rsid w:val="00775E0E"/>
    <w:rsid w:val="00777505"/>
    <w:rsid w:val="00781391"/>
    <w:rsid w:val="00782BCD"/>
    <w:rsid w:val="007848CB"/>
    <w:rsid w:val="00786CE8"/>
    <w:rsid w:val="00786DC7"/>
    <w:rsid w:val="00793336"/>
    <w:rsid w:val="00794189"/>
    <w:rsid w:val="0079504F"/>
    <w:rsid w:val="00796F19"/>
    <w:rsid w:val="00797669"/>
    <w:rsid w:val="007A0F51"/>
    <w:rsid w:val="007A16C0"/>
    <w:rsid w:val="007A229F"/>
    <w:rsid w:val="007A2BB7"/>
    <w:rsid w:val="007A4D6F"/>
    <w:rsid w:val="007A5076"/>
    <w:rsid w:val="007A53E0"/>
    <w:rsid w:val="007A5644"/>
    <w:rsid w:val="007A5FD9"/>
    <w:rsid w:val="007B06ED"/>
    <w:rsid w:val="007B137A"/>
    <w:rsid w:val="007B2B9A"/>
    <w:rsid w:val="007B3A2B"/>
    <w:rsid w:val="007B5C63"/>
    <w:rsid w:val="007C09B3"/>
    <w:rsid w:val="007C1073"/>
    <w:rsid w:val="007C13D7"/>
    <w:rsid w:val="007C5074"/>
    <w:rsid w:val="007C6ED7"/>
    <w:rsid w:val="007D0051"/>
    <w:rsid w:val="007D15EE"/>
    <w:rsid w:val="007D23D7"/>
    <w:rsid w:val="007D41F0"/>
    <w:rsid w:val="007D4E37"/>
    <w:rsid w:val="007D5CD2"/>
    <w:rsid w:val="007D671F"/>
    <w:rsid w:val="007E34C1"/>
    <w:rsid w:val="007E6387"/>
    <w:rsid w:val="007F10AC"/>
    <w:rsid w:val="007F2B64"/>
    <w:rsid w:val="007F344C"/>
    <w:rsid w:val="007F5B3C"/>
    <w:rsid w:val="007F5F64"/>
    <w:rsid w:val="007F6090"/>
    <w:rsid w:val="007F6AFB"/>
    <w:rsid w:val="008017B3"/>
    <w:rsid w:val="00801FF0"/>
    <w:rsid w:val="008023DA"/>
    <w:rsid w:val="00810316"/>
    <w:rsid w:val="00811537"/>
    <w:rsid w:val="00811892"/>
    <w:rsid w:val="008126A0"/>
    <w:rsid w:val="0081607A"/>
    <w:rsid w:val="00821ADE"/>
    <w:rsid w:val="008269E1"/>
    <w:rsid w:val="00830521"/>
    <w:rsid w:val="00831F1B"/>
    <w:rsid w:val="0083280F"/>
    <w:rsid w:val="008359A4"/>
    <w:rsid w:val="00837BAD"/>
    <w:rsid w:val="00841145"/>
    <w:rsid w:val="008423F9"/>
    <w:rsid w:val="00843A27"/>
    <w:rsid w:val="00844A96"/>
    <w:rsid w:val="00846BFF"/>
    <w:rsid w:val="00847F1E"/>
    <w:rsid w:val="008500DC"/>
    <w:rsid w:val="0085240E"/>
    <w:rsid w:val="00852C69"/>
    <w:rsid w:val="0085381B"/>
    <w:rsid w:val="00854D5C"/>
    <w:rsid w:val="00855A32"/>
    <w:rsid w:val="00861762"/>
    <w:rsid w:val="0086361A"/>
    <w:rsid w:val="00871ECE"/>
    <w:rsid w:val="00872AC5"/>
    <w:rsid w:val="00874D10"/>
    <w:rsid w:val="0087569B"/>
    <w:rsid w:val="0087700B"/>
    <w:rsid w:val="00877B92"/>
    <w:rsid w:val="008817B9"/>
    <w:rsid w:val="008829A7"/>
    <w:rsid w:val="0088315A"/>
    <w:rsid w:val="0088524D"/>
    <w:rsid w:val="0089652F"/>
    <w:rsid w:val="00896B38"/>
    <w:rsid w:val="008A10A6"/>
    <w:rsid w:val="008A121F"/>
    <w:rsid w:val="008A128F"/>
    <w:rsid w:val="008A135E"/>
    <w:rsid w:val="008A671C"/>
    <w:rsid w:val="008A72E9"/>
    <w:rsid w:val="008B1071"/>
    <w:rsid w:val="008B18CA"/>
    <w:rsid w:val="008B1A03"/>
    <w:rsid w:val="008B3053"/>
    <w:rsid w:val="008C1C38"/>
    <w:rsid w:val="008C27F1"/>
    <w:rsid w:val="008C304A"/>
    <w:rsid w:val="008D0335"/>
    <w:rsid w:val="008D04AB"/>
    <w:rsid w:val="008D2BE6"/>
    <w:rsid w:val="008D763A"/>
    <w:rsid w:val="008E1024"/>
    <w:rsid w:val="008F10EC"/>
    <w:rsid w:val="008F7479"/>
    <w:rsid w:val="008F75DD"/>
    <w:rsid w:val="00900591"/>
    <w:rsid w:val="00902BFF"/>
    <w:rsid w:val="00903029"/>
    <w:rsid w:val="0090565B"/>
    <w:rsid w:val="0091020A"/>
    <w:rsid w:val="00910E0D"/>
    <w:rsid w:val="00912917"/>
    <w:rsid w:val="009173B3"/>
    <w:rsid w:val="00917F8B"/>
    <w:rsid w:val="009205B1"/>
    <w:rsid w:val="00923E50"/>
    <w:rsid w:val="00927C9B"/>
    <w:rsid w:val="0093039B"/>
    <w:rsid w:val="00937A28"/>
    <w:rsid w:val="00940EB4"/>
    <w:rsid w:val="009462AD"/>
    <w:rsid w:val="00947035"/>
    <w:rsid w:val="009510D0"/>
    <w:rsid w:val="009514BB"/>
    <w:rsid w:val="00953C98"/>
    <w:rsid w:val="00954E6F"/>
    <w:rsid w:val="00960940"/>
    <w:rsid w:val="009613A1"/>
    <w:rsid w:val="009614A4"/>
    <w:rsid w:val="00973FCF"/>
    <w:rsid w:val="009761CF"/>
    <w:rsid w:val="00980607"/>
    <w:rsid w:val="009823D3"/>
    <w:rsid w:val="00986CA9"/>
    <w:rsid w:val="00987D59"/>
    <w:rsid w:val="00992219"/>
    <w:rsid w:val="00993042"/>
    <w:rsid w:val="00993CB8"/>
    <w:rsid w:val="00993F10"/>
    <w:rsid w:val="009965D1"/>
    <w:rsid w:val="00996637"/>
    <w:rsid w:val="009A0425"/>
    <w:rsid w:val="009A187B"/>
    <w:rsid w:val="009A1C14"/>
    <w:rsid w:val="009A2CBC"/>
    <w:rsid w:val="009A4C5C"/>
    <w:rsid w:val="009A73D0"/>
    <w:rsid w:val="009B5EA1"/>
    <w:rsid w:val="009B6D1E"/>
    <w:rsid w:val="009B769C"/>
    <w:rsid w:val="009B7777"/>
    <w:rsid w:val="009B7DE8"/>
    <w:rsid w:val="009C022B"/>
    <w:rsid w:val="009C120E"/>
    <w:rsid w:val="009C1451"/>
    <w:rsid w:val="009C291A"/>
    <w:rsid w:val="009C2F65"/>
    <w:rsid w:val="009C4676"/>
    <w:rsid w:val="009C4CDF"/>
    <w:rsid w:val="009C740B"/>
    <w:rsid w:val="009D1904"/>
    <w:rsid w:val="009D3AEC"/>
    <w:rsid w:val="009D55FA"/>
    <w:rsid w:val="009D721E"/>
    <w:rsid w:val="009D775A"/>
    <w:rsid w:val="009D7935"/>
    <w:rsid w:val="009E120C"/>
    <w:rsid w:val="009E18ED"/>
    <w:rsid w:val="009E26D8"/>
    <w:rsid w:val="009E2B27"/>
    <w:rsid w:val="009E57BE"/>
    <w:rsid w:val="009E741B"/>
    <w:rsid w:val="009E7519"/>
    <w:rsid w:val="009E7914"/>
    <w:rsid w:val="009F135B"/>
    <w:rsid w:val="009F62AD"/>
    <w:rsid w:val="00A0199A"/>
    <w:rsid w:val="00A02DFA"/>
    <w:rsid w:val="00A03283"/>
    <w:rsid w:val="00A05494"/>
    <w:rsid w:val="00A0621E"/>
    <w:rsid w:val="00A064D6"/>
    <w:rsid w:val="00A06B5E"/>
    <w:rsid w:val="00A1442F"/>
    <w:rsid w:val="00A159AD"/>
    <w:rsid w:val="00A17826"/>
    <w:rsid w:val="00A22074"/>
    <w:rsid w:val="00A27263"/>
    <w:rsid w:val="00A32F87"/>
    <w:rsid w:val="00A33854"/>
    <w:rsid w:val="00A33C70"/>
    <w:rsid w:val="00A3410F"/>
    <w:rsid w:val="00A42F96"/>
    <w:rsid w:val="00A43229"/>
    <w:rsid w:val="00A453B7"/>
    <w:rsid w:val="00A4780A"/>
    <w:rsid w:val="00A47ED5"/>
    <w:rsid w:val="00A53231"/>
    <w:rsid w:val="00A608E5"/>
    <w:rsid w:val="00A62297"/>
    <w:rsid w:val="00A6374E"/>
    <w:rsid w:val="00A63A9D"/>
    <w:rsid w:val="00A650E9"/>
    <w:rsid w:val="00A664B3"/>
    <w:rsid w:val="00A66607"/>
    <w:rsid w:val="00A66DFB"/>
    <w:rsid w:val="00A74D2D"/>
    <w:rsid w:val="00A7676A"/>
    <w:rsid w:val="00A76F5F"/>
    <w:rsid w:val="00A77306"/>
    <w:rsid w:val="00A77CF8"/>
    <w:rsid w:val="00A80235"/>
    <w:rsid w:val="00A8294F"/>
    <w:rsid w:val="00A84D2F"/>
    <w:rsid w:val="00A8558C"/>
    <w:rsid w:val="00A8591F"/>
    <w:rsid w:val="00A8774E"/>
    <w:rsid w:val="00A901E6"/>
    <w:rsid w:val="00A90D09"/>
    <w:rsid w:val="00A91CBB"/>
    <w:rsid w:val="00A95A5A"/>
    <w:rsid w:val="00A96836"/>
    <w:rsid w:val="00AA06FA"/>
    <w:rsid w:val="00AA2D5F"/>
    <w:rsid w:val="00AA4B2D"/>
    <w:rsid w:val="00AA4CCD"/>
    <w:rsid w:val="00AB38BB"/>
    <w:rsid w:val="00AB49EB"/>
    <w:rsid w:val="00AB55F9"/>
    <w:rsid w:val="00AC09E9"/>
    <w:rsid w:val="00AC1798"/>
    <w:rsid w:val="00AC4416"/>
    <w:rsid w:val="00AC5CF7"/>
    <w:rsid w:val="00AC7B19"/>
    <w:rsid w:val="00AC7C1E"/>
    <w:rsid w:val="00AD1F9E"/>
    <w:rsid w:val="00AD2064"/>
    <w:rsid w:val="00AD476F"/>
    <w:rsid w:val="00AE160A"/>
    <w:rsid w:val="00AE1B29"/>
    <w:rsid w:val="00AE2E61"/>
    <w:rsid w:val="00AE54AF"/>
    <w:rsid w:val="00AE5DD5"/>
    <w:rsid w:val="00AE7910"/>
    <w:rsid w:val="00AF01A0"/>
    <w:rsid w:val="00AF0C3A"/>
    <w:rsid w:val="00AF2CFB"/>
    <w:rsid w:val="00AF2F13"/>
    <w:rsid w:val="00AF4FB3"/>
    <w:rsid w:val="00AF553E"/>
    <w:rsid w:val="00AF755B"/>
    <w:rsid w:val="00B00A38"/>
    <w:rsid w:val="00B042AE"/>
    <w:rsid w:val="00B04BD4"/>
    <w:rsid w:val="00B13F40"/>
    <w:rsid w:val="00B146B0"/>
    <w:rsid w:val="00B155E4"/>
    <w:rsid w:val="00B16C99"/>
    <w:rsid w:val="00B2409A"/>
    <w:rsid w:val="00B24D7A"/>
    <w:rsid w:val="00B2514F"/>
    <w:rsid w:val="00B251E4"/>
    <w:rsid w:val="00B3111A"/>
    <w:rsid w:val="00B32B34"/>
    <w:rsid w:val="00B353DB"/>
    <w:rsid w:val="00B40093"/>
    <w:rsid w:val="00B42190"/>
    <w:rsid w:val="00B44645"/>
    <w:rsid w:val="00B454D3"/>
    <w:rsid w:val="00B45598"/>
    <w:rsid w:val="00B507A2"/>
    <w:rsid w:val="00B51231"/>
    <w:rsid w:val="00B5503F"/>
    <w:rsid w:val="00B558EB"/>
    <w:rsid w:val="00B570B6"/>
    <w:rsid w:val="00B63039"/>
    <w:rsid w:val="00B65672"/>
    <w:rsid w:val="00B65D3B"/>
    <w:rsid w:val="00B72E69"/>
    <w:rsid w:val="00B7338B"/>
    <w:rsid w:val="00B74CF6"/>
    <w:rsid w:val="00B74CF7"/>
    <w:rsid w:val="00B75032"/>
    <w:rsid w:val="00B759A2"/>
    <w:rsid w:val="00B80F6C"/>
    <w:rsid w:val="00B81ADA"/>
    <w:rsid w:val="00B8271F"/>
    <w:rsid w:val="00B838FF"/>
    <w:rsid w:val="00B83C2C"/>
    <w:rsid w:val="00B84F3F"/>
    <w:rsid w:val="00B9028D"/>
    <w:rsid w:val="00B91309"/>
    <w:rsid w:val="00B92CBD"/>
    <w:rsid w:val="00B93196"/>
    <w:rsid w:val="00B94938"/>
    <w:rsid w:val="00B955B9"/>
    <w:rsid w:val="00B96BFA"/>
    <w:rsid w:val="00BA2597"/>
    <w:rsid w:val="00BA31DD"/>
    <w:rsid w:val="00BA4F59"/>
    <w:rsid w:val="00BA6556"/>
    <w:rsid w:val="00BA66EA"/>
    <w:rsid w:val="00BA799A"/>
    <w:rsid w:val="00BB1915"/>
    <w:rsid w:val="00BB2A54"/>
    <w:rsid w:val="00BB40C0"/>
    <w:rsid w:val="00BC099B"/>
    <w:rsid w:val="00BC43C9"/>
    <w:rsid w:val="00BC4F5E"/>
    <w:rsid w:val="00BC59FC"/>
    <w:rsid w:val="00BC61C9"/>
    <w:rsid w:val="00BC6731"/>
    <w:rsid w:val="00BC6B38"/>
    <w:rsid w:val="00BC795B"/>
    <w:rsid w:val="00BD14F0"/>
    <w:rsid w:val="00BD2E83"/>
    <w:rsid w:val="00BD3DE5"/>
    <w:rsid w:val="00BD75EE"/>
    <w:rsid w:val="00BE0FC8"/>
    <w:rsid w:val="00BE496F"/>
    <w:rsid w:val="00BE53CA"/>
    <w:rsid w:val="00BF4418"/>
    <w:rsid w:val="00BF58F7"/>
    <w:rsid w:val="00BF6985"/>
    <w:rsid w:val="00BF7BAF"/>
    <w:rsid w:val="00C0352C"/>
    <w:rsid w:val="00C03FEF"/>
    <w:rsid w:val="00C05963"/>
    <w:rsid w:val="00C05EBC"/>
    <w:rsid w:val="00C106A4"/>
    <w:rsid w:val="00C11090"/>
    <w:rsid w:val="00C130C3"/>
    <w:rsid w:val="00C15AA1"/>
    <w:rsid w:val="00C15DC8"/>
    <w:rsid w:val="00C17369"/>
    <w:rsid w:val="00C17375"/>
    <w:rsid w:val="00C2079B"/>
    <w:rsid w:val="00C20EA8"/>
    <w:rsid w:val="00C2312B"/>
    <w:rsid w:val="00C25D83"/>
    <w:rsid w:val="00C26E59"/>
    <w:rsid w:val="00C27F91"/>
    <w:rsid w:val="00C32A0E"/>
    <w:rsid w:val="00C45A90"/>
    <w:rsid w:val="00C5194E"/>
    <w:rsid w:val="00C51E7E"/>
    <w:rsid w:val="00C5228E"/>
    <w:rsid w:val="00C54AE2"/>
    <w:rsid w:val="00C557AF"/>
    <w:rsid w:val="00C56739"/>
    <w:rsid w:val="00C57AA2"/>
    <w:rsid w:val="00C60F12"/>
    <w:rsid w:val="00C6584D"/>
    <w:rsid w:val="00C65956"/>
    <w:rsid w:val="00C709A8"/>
    <w:rsid w:val="00C725BD"/>
    <w:rsid w:val="00C729F4"/>
    <w:rsid w:val="00C76257"/>
    <w:rsid w:val="00C8213B"/>
    <w:rsid w:val="00C848D5"/>
    <w:rsid w:val="00C8696F"/>
    <w:rsid w:val="00C875B7"/>
    <w:rsid w:val="00C97E84"/>
    <w:rsid w:val="00CA248C"/>
    <w:rsid w:val="00CA53B0"/>
    <w:rsid w:val="00CB5754"/>
    <w:rsid w:val="00CB5E7F"/>
    <w:rsid w:val="00CB7013"/>
    <w:rsid w:val="00CC0BA7"/>
    <w:rsid w:val="00CC2A77"/>
    <w:rsid w:val="00CC3F4A"/>
    <w:rsid w:val="00CC41D1"/>
    <w:rsid w:val="00CC55F7"/>
    <w:rsid w:val="00CC68E7"/>
    <w:rsid w:val="00CC72F4"/>
    <w:rsid w:val="00CD64D0"/>
    <w:rsid w:val="00CE2561"/>
    <w:rsid w:val="00CE4502"/>
    <w:rsid w:val="00CE658F"/>
    <w:rsid w:val="00CF0A14"/>
    <w:rsid w:val="00CF1DAE"/>
    <w:rsid w:val="00D00F18"/>
    <w:rsid w:val="00D010D2"/>
    <w:rsid w:val="00D01C05"/>
    <w:rsid w:val="00D03A67"/>
    <w:rsid w:val="00D05273"/>
    <w:rsid w:val="00D0550B"/>
    <w:rsid w:val="00D059D6"/>
    <w:rsid w:val="00D107EE"/>
    <w:rsid w:val="00D127DE"/>
    <w:rsid w:val="00D14DA7"/>
    <w:rsid w:val="00D160CA"/>
    <w:rsid w:val="00D1676D"/>
    <w:rsid w:val="00D24B1E"/>
    <w:rsid w:val="00D24FE6"/>
    <w:rsid w:val="00D27415"/>
    <w:rsid w:val="00D31091"/>
    <w:rsid w:val="00D35815"/>
    <w:rsid w:val="00D35DB1"/>
    <w:rsid w:val="00D4167D"/>
    <w:rsid w:val="00D42B30"/>
    <w:rsid w:val="00D42E14"/>
    <w:rsid w:val="00D434C5"/>
    <w:rsid w:val="00D44603"/>
    <w:rsid w:val="00D4499F"/>
    <w:rsid w:val="00D4616C"/>
    <w:rsid w:val="00D467ED"/>
    <w:rsid w:val="00D512C8"/>
    <w:rsid w:val="00D56A49"/>
    <w:rsid w:val="00D5720F"/>
    <w:rsid w:val="00D600C0"/>
    <w:rsid w:val="00D65A29"/>
    <w:rsid w:val="00D66064"/>
    <w:rsid w:val="00D668CE"/>
    <w:rsid w:val="00D702AB"/>
    <w:rsid w:val="00D709AF"/>
    <w:rsid w:val="00D71481"/>
    <w:rsid w:val="00D72D86"/>
    <w:rsid w:val="00D73DDC"/>
    <w:rsid w:val="00D75239"/>
    <w:rsid w:val="00D769D9"/>
    <w:rsid w:val="00D7747E"/>
    <w:rsid w:val="00D77B24"/>
    <w:rsid w:val="00D80090"/>
    <w:rsid w:val="00D80F04"/>
    <w:rsid w:val="00D81A8D"/>
    <w:rsid w:val="00D848CA"/>
    <w:rsid w:val="00D85B27"/>
    <w:rsid w:val="00D86346"/>
    <w:rsid w:val="00D86989"/>
    <w:rsid w:val="00D8745E"/>
    <w:rsid w:val="00D9150E"/>
    <w:rsid w:val="00D9163F"/>
    <w:rsid w:val="00D91CB4"/>
    <w:rsid w:val="00D925C0"/>
    <w:rsid w:val="00D939AA"/>
    <w:rsid w:val="00D93ED5"/>
    <w:rsid w:val="00D94617"/>
    <w:rsid w:val="00D976D1"/>
    <w:rsid w:val="00DA1F0D"/>
    <w:rsid w:val="00DA3D20"/>
    <w:rsid w:val="00DA4927"/>
    <w:rsid w:val="00DA4C84"/>
    <w:rsid w:val="00DA6F0F"/>
    <w:rsid w:val="00DB13F4"/>
    <w:rsid w:val="00DB194D"/>
    <w:rsid w:val="00DB2857"/>
    <w:rsid w:val="00DB5576"/>
    <w:rsid w:val="00DB6F66"/>
    <w:rsid w:val="00DB7382"/>
    <w:rsid w:val="00DC1659"/>
    <w:rsid w:val="00DC17A2"/>
    <w:rsid w:val="00DC3BA9"/>
    <w:rsid w:val="00DC47EC"/>
    <w:rsid w:val="00DC6F10"/>
    <w:rsid w:val="00DC7337"/>
    <w:rsid w:val="00DD2AFC"/>
    <w:rsid w:val="00DE07DD"/>
    <w:rsid w:val="00DE2068"/>
    <w:rsid w:val="00DE4A69"/>
    <w:rsid w:val="00DE6242"/>
    <w:rsid w:val="00DE701D"/>
    <w:rsid w:val="00DF17A1"/>
    <w:rsid w:val="00DF254F"/>
    <w:rsid w:val="00DF5BA1"/>
    <w:rsid w:val="00E00222"/>
    <w:rsid w:val="00E00978"/>
    <w:rsid w:val="00E00A99"/>
    <w:rsid w:val="00E1153D"/>
    <w:rsid w:val="00E144E6"/>
    <w:rsid w:val="00E22254"/>
    <w:rsid w:val="00E26D21"/>
    <w:rsid w:val="00E27AD3"/>
    <w:rsid w:val="00E3690F"/>
    <w:rsid w:val="00E36A05"/>
    <w:rsid w:val="00E3718A"/>
    <w:rsid w:val="00E44327"/>
    <w:rsid w:val="00E474BD"/>
    <w:rsid w:val="00E519FF"/>
    <w:rsid w:val="00E52683"/>
    <w:rsid w:val="00E52776"/>
    <w:rsid w:val="00E53D49"/>
    <w:rsid w:val="00E55C86"/>
    <w:rsid w:val="00E56775"/>
    <w:rsid w:val="00E57D3F"/>
    <w:rsid w:val="00E60AA0"/>
    <w:rsid w:val="00E64622"/>
    <w:rsid w:val="00E65867"/>
    <w:rsid w:val="00E67826"/>
    <w:rsid w:val="00E70044"/>
    <w:rsid w:val="00E707B7"/>
    <w:rsid w:val="00E74718"/>
    <w:rsid w:val="00E75777"/>
    <w:rsid w:val="00E75F7D"/>
    <w:rsid w:val="00E7619D"/>
    <w:rsid w:val="00E8164E"/>
    <w:rsid w:val="00E84F09"/>
    <w:rsid w:val="00E86231"/>
    <w:rsid w:val="00E908D7"/>
    <w:rsid w:val="00E93DCC"/>
    <w:rsid w:val="00E9515D"/>
    <w:rsid w:val="00E9784F"/>
    <w:rsid w:val="00E97CEA"/>
    <w:rsid w:val="00E97E5C"/>
    <w:rsid w:val="00EA0496"/>
    <w:rsid w:val="00EA1F0C"/>
    <w:rsid w:val="00EA4F3F"/>
    <w:rsid w:val="00EA5C0F"/>
    <w:rsid w:val="00EB2CD0"/>
    <w:rsid w:val="00EB3314"/>
    <w:rsid w:val="00EB3C71"/>
    <w:rsid w:val="00EB57D7"/>
    <w:rsid w:val="00EB5AF5"/>
    <w:rsid w:val="00EB74D5"/>
    <w:rsid w:val="00EB7ED4"/>
    <w:rsid w:val="00EC01A1"/>
    <w:rsid w:val="00EC2FB8"/>
    <w:rsid w:val="00EC342F"/>
    <w:rsid w:val="00EC41A3"/>
    <w:rsid w:val="00EC59BC"/>
    <w:rsid w:val="00EC66DE"/>
    <w:rsid w:val="00ED6805"/>
    <w:rsid w:val="00ED70D3"/>
    <w:rsid w:val="00EE3A65"/>
    <w:rsid w:val="00EE6309"/>
    <w:rsid w:val="00EE79BD"/>
    <w:rsid w:val="00EF227C"/>
    <w:rsid w:val="00EF249D"/>
    <w:rsid w:val="00EF4366"/>
    <w:rsid w:val="00EF469C"/>
    <w:rsid w:val="00EF5DD2"/>
    <w:rsid w:val="00F034BB"/>
    <w:rsid w:val="00F0623F"/>
    <w:rsid w:val="00F109A0"/>
    <w:rsid w:val="00F1355F"/>
    <w:rsid w:val="00F140E9"/>
    <w:rsid w:val="00F26B4A"/>
    <w:rsid w:val="00F31533"/>
    <w:rsid w:val="00F31A83"/>
    <w:rsid w:val="00F31E08"/>
    <w:rsid w:val="00F32232"/>
    <w:rsid w:val="00F339E1"/>
    <w:rsid w:val="00F34795"/>
    <w:rsid w:val="00F352C9"/>
    <w:rsid w:val="00F36AE4"/>
    <w:rsid w:val="00F372AE"/>
    <w:rsid w:val="00F37904"/>
    <w:rsid w:val="00F42797"/>
    <w:rsid w:val="00F45049"/>
    <w:rsid w:val="00F52A67"/>
    <w:rsid w:val="00F56B3F"/>
    <w:rsid w:val="00F575F2"/>
    <w:rsid w:val="00F60713"/>
    <w:rsid w:val="00F61DD9"/>
    <w:rsid w:val="00F6700D"/>
    <w:rsid w:val="00F676E7"/>
    <w:rsid w:val="00F67798"/>
    <w:rsid w:val="00F742B8"/>
    <w:rsid w:val="00F75326"/>
    <w:rsid w:val="00F75903"/>
    <w:rsid w:val="00F77140"/>
    <w:rsid w:val="00F80F5F"/>
    <w:rsid w:val="00F82748"/>
    <w:rsid w:val="00F8634A"/>
    <w:rsid w:val="00F87E61"/>
    <w:rsid w:val="00F90404"/>
    <w:rsid w:val="00F92067"/>
    <w:rsid w:val="00F9294C"/>
    <w:rsid w:val="00F95078"/>
    <w:rsid w:val="00F95D7B"/>
    <w:rsid w:val="00F96ACA"/>
    <w:rsid w:val="00F9758A"/>
    <w:rsid w:val="00FA2031"/>
    <w:rsid w:val="00FA25B6"/>
    <w:rsid w:val="00FA398A"/>
    <w:rsid w:val="00FA49A0"/>
    <w:rsid w:val="00FA4B01"/>
    <w:rsid w:val="00FA7B0B"/>
    <w:rsid w:val="00FB2B55"/>
    <w:rsid w:val="00FB51D5"/>
    <w:rsid w:val="00FB5815"/>
    <w:rsid w:val="00FB6393"/>
    <w:rsid w:val="00FC527B"/>
    <w:rsid w:val="00FC6003"/>
    <w:rsid w:val="00FC6F31"/>
    <w:rsid w:val="00FD337E"/>
    <w:rsid w:val="00FD5022"/>
    <w:rsid w:val="00FD5FFE"/>
    <w:rsid w:val="00FE0701"/>
    <w:rsid w:val="00FE071D"/>
    <w:rsid w:val="00FE2ADC"/>
    <w:rsid w:val="00FE2B5E"/>
    <w:rsid w:val="00FE3A4F"/>
    <w:rsid w:val="00FE6DA2"/>
    <w:rsid w:val="00FF120D"/>
    <w:rsid w:val="00FF2910"/>
    <w:rsid w:val="00FF2A16"/>
    <w:rsid w:val="00FF3848"/>
    <w:rsid w:val="00FF3FA8"/>
    <w:rsid w:val="00FF4CA1"/>
    <w:rsid w:val="00FF7300"/>
    <w:rsid w:val="00FF74F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C57AA2"/>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7618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6807D8-3E4D-DA47-AB02-5BC845C376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37</Pages>
  <Words>22320</Words>
  <Characters>122317</Characters>
  <Application>Microsoft Office Word</Application>
  <DocSecurity>0</DocSecurity>
  <Lines>2265</Lines>
  <Paragraphs>6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13</cp:revision>
  <dcterms:created xsi:type="dcterms:W3CDTF">2018-11-13T18:56:00Z</dcterms:created>
  <dcterms:modified xsi:type="dcterms:W3CDTF">2018-11-23T19:2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58"&gt;&lt;session id="JLXkwPei"/&gt;&lt;style id="http://www.zotero.org/styles/ecology" hasBibliography="1" bibliographyStyleHasBeenSet="1"/&gt;&lt;prefs&gt;&lt;pref name="fieldType" value="Field"/&gt;&lt;/prefs&gt;&lt;/data&gt;</vt:lpwstr>
  </property>
</Properties>
</file>